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3145" w:rsidRDefault="00FE5EB2" w:rsidP="00FE5EB2">
      <w:pPr>
        <w:pStyle w:val="Title"/>
      </w:pPr>
      <w:r w:rsidRPr="00FE5EB2">
        <w:t>Factors Influencing the Transmission of Influenza</w:t>
      </w:r>
    </w:p>
    <w:p w:rsidR="008E22D2" w:rsidRPr="002140E4" w:rsidRDefault="008E22D2" w:rsidP="008E22D2">
      <w:pPr>
        <w:pStyle w:val="Subtitle"/>
        <w:rPr>
          <w:rStyle w:val="Strong"/>
          <w:sz w:val="28"/>
        </w:rPr>
      </w:pPr>
    </w:p>
    <w:p w:rsidR="008E22D2" w:rsidRPr="002140E4" w:rsidRDefault="008E22D2" w:rsidP="008E22D2">
      <w:pPr>
        <w:pStyle w:val="Subtitle"/>
        <w:rPr>
          <w:rStyle w:val="Strong"/>
          <w:sz w:val="28"/>
        </w:rPr>
      </w:pPr>
      <w:r w:rsidRPr="002140E4">
        <w:rPr>
          <w:rStyle w:val="Strong"/>
          <w:sz w:val="28"/>
        </w:rPr>
        <w:t>Request for Office of Management and Budget Review and Approval for Federally Sponsored Data Collection</w:t>
      </w:r>
    </w:p>
    <w:p w:rsidR="008E22D2" w:rsidRPr="002140E4" w:rsidRDefault="008E22D2" w:rsidP="008E22D2">
      <w:pPr>
        <w:pStyle w:val="Subtitle"/>
        <w:rPr>
          <w:rStyle w:val="Strong"/>
          <w:sz w:val="28"/>
        </w:rPr>
      </w:pPr>
    </w:p>
    <w:p w:rsidR="008E22D2" w:rsidRPr="002140E4" w:rsidRDefault="008E22D2" w:rsidP="008E22D2">
      <w:pPr>
        <w:pStyle w:val="Subtitle"/>
        <w:rPr>
          <w:rStyle w:val="Strong"/>
          <w:sz w:val="28"/>
        </w:rPr>
      </w:pPr>
      <w:r w:rsidRPr="002140E4">
        <w:rPr>
          <w:rStyle w:val="Strong"/>
          <w:sz w:val="28"/>
        </w:rPr>
        <w:t>Section A</w:t>
      </w:r>
      <w:r w:rsidR="00502B2F" w:rsidRPr="002140E4">
        <w:rPr>
          <w:rStyle w:val="Strong"/>
          <w:sz w:val="28"/>
        </w:rPr>
        <w:t>. Justification</w:t>
      </w:r>
    </w:p>
    <w:p w:rsidR="008E22D2" w:rsidRPr="002140E4" w:rsidRDefault="008E22D2" w:rsidP="008E22D2">
      <w:pPr>
        <w:pStyle w:val="Subtitle"/>
        <w:rPr>
          <w:rStyle w:val="Strong"/>
          <w:sz w:val="28"/>
        </w:rPr>
      </w:pPr>
    </w:p>
    <w:p w:rsidR="008E22D2" w:rsidRPr="002140E4" w:rsidRDefault="008E22D2" w:rsidP="008E22D2">
      <w:pPr>
        <w:pStyle w:val="Subtitle"/>
        <w:rPr>
          <w:rStyle w:val="Strong"/>
          <w:sz w:val="28"/>
        </w:rPr>
      </w:pPr>
    </w:p>
    <w:p w:rsidR="008E22D2" w:rsidRPr="002140E4" w:rsidRDefault="002140E4" w:rsidP="008E22D2">
      <w:pPr>
        <w:pStyle w:val="Subtitle"/>
        <w:rPr>
          <w:rStyle w:val="Strong"/>
          <w:sz w:val="28"/>
        </w:rPr>
      </w:pPr>
      <w:r>
        <w:rPr>
          <w:rStyle w:val="Strong"/>
          <w:sz w:val="28"/>
        </w:rPr>
        <w:t xml:space="preserve">Project Officer: </w:t>
      </w:r>
    </w:p>
    <w:p w:rsidR="008E22D2" w:rsidRPr="002140E4" w:rsidRDefault="008E22D2" w:rsidP="008E22D2">
      <w:pPr>
        <w:pStyle w:val="Subtitle"/>
        <w:rPr>
          <w:rStyle w:val="Strong"/>
          <w:sz w:val="28"/>
        </w:rPr>
      </w:pPr>
      <w:r w:rsidRPr="002140E4">
        <w:rPr>
          <w:rStyle w:val="Strong"/>
          <w:sz w:val="28"/>
        </w:rPr>
        <w:t>William G. Lindsley, PhD</w:t>
      </w:r>
    </w:p>
    <w:p w:rsidR="008E22D2" w:rsidRPr="002140E4" w:rsidRDefault="008E22D2" w:rsidP="008E22D2">
      <w:pPr>
        <w:pStyle w:val="Subtitle"/>
        <w:rPr>
          <w:rStyle w:val="Strong"/>
          <w:sz w:val="28"/>
        </w:rPr>
      </w:pPr>
      <w:r w:rsidRPr="002140E4">
        <w:rPr>
          <w:rStyle w:val="Strong"/>
          <w:sz w:val="28"/>
        </w:rPr>
        <w:t xml:space="preserve">National Institute for Occupational Safety and Health </w:t>
      </w:r>
    </w:p>
    <w:p w:rsidR="008E22D2" w:rsidRPr="002140E4" w:rsidRDefault="008E22D2" w:rsidP="008E22D2">
      <w:pPr>
        <w:pStyle w:val="Subtitle"/>
        <w:rPr>
          <w:rStyle w:val="Strong"/>
          <w:sz w:val="28"/>
        </w:rPr>
      </w:pPr>
      <w:r w:rsidRPr="002140E4">
        <w:rPr>
          <w:rStyle w:val="Strong"/>
          <w:sz w:val="28"/>
        </w:rPr>
        <w:t xml:space="preserve">1095 Willowdale Rd. M/S 4020 </w:t>
      </w:r>
    </w:p>
    <w:p w:rsidR="008E22D2" w:rsidRPr="002140E4" w:rsidRDefault="008E22D2" w:rsidP="008E22D2">
      <w:pPr>
        <w:pStyle w:val="Subtitle"/>
        <w:rPr>
          <w:rStyle w:val="Strong"/>
          <w:sz w:val="28"/>
        </w:rPr>
      </w:pPr>
      <w:r w:rsidRPr="002140E4">
        <w:rPr>
          <w:rStyle w:val="Strong"/>
          <w:sz w:val="28"/>
        </w:rPr>
        <w:t>Morgantown, WV</w:t>
      </w:r>
      <w:r w:rsidR="002C2617" w:rsidRPr="002140E4">
        <w:rPr>
          <w:rStyle w:val="Strong"/>
          <w:sz w:val="28"/>
        </w:rPr>
        <w:t xml:space="preserve"> </w:t>
      </w:r>
      <w:r w:rsidRPr="002140E4">
        <w:rPr>
          <w:rStyle w:val="Strong"/>
          <w:sz w:val="28"/>
        </w:rPr>
        <w:t xml:space="preserve">26505 </w:t>
      </w:r>
    </w:p>
    <w:p w:rsidR="008E22D2" w:rsidRPr="002140E4" w:rsidRDefault="008E22D2" w:rsidP="008E22D2">
      <w:pPr>
        <w:pStyle w:val="Subtitle"/>
        <w:rPr>
          <w:rStyle w:val="Strong"/>
          <w:sz w:val="28"/>
        </w:rPr>
      </w:pPr>
      <w:r w:rsidRPr="002140E4">
        <w:rPr>
          <w:rStyle w:val="Strong"/>
          <w:sz w:val="28"/>
        </w:rPr>
        <w:t>wlindsley@cdc.gov</w:t>
      </w:r>
    </w:p>
    <w:p w:rsidR="008E22D2" w:rsidRPr="002140E4" w:rsidRDefault="008E22D2" w:rsidP="008E22D2">
      <w:pPr>
        <w:pStyle w:val="Subtitle"/>
        <w:rPr>
          <w:rStyle w:val="Strong"/>
          <w:sz w:val="28"/>
        </w:rPr>
      </w:pPr>
      <w:r w:rsidRPr="002140E4">
        <w:rPr>
          <w:rStyle w:val="Strong"/>
          <w:sz w:val="28"/>
        </w:rPr>
        <w:t xml:space="preserve">304-285-6336 </w:t>
      </w:r>
    </w:p>
    <w:p w:rsidR="008E22D2" w:rsidRPr="002140E4" w:rsidRDefault="008E22D2" w:rsidP="008E22D2">
      <w:pPr>
        <w:pStyle w:val="Subtitle"/>
        <w:rPr>
          <w:rStyle w:val="Strong"/>
          <w:sz w:val="28"/>
        </w:rPr>
      </w:pPr>
      <w:r w:rsidRPr="002140E4">
        <w:rPr>
          <w:rStyle w:val="Strong"/>
          <w:sz w:val="28"/>
        </w:rPr>
        <w:t>304-285-6394 (fax)</w:t>
      </w:r>
    </w:p>
    <w:p w:rsidR="008E22D2" w:rsidRPr="002140E4" w:rsidRDefault="008E22D2" w:rsidP="008E22D2">
      <w:pPr>
        <w:pStyle w:val="Subtitle"/>
        <w:rPr>
          <w:rStyle w:val="Strong"/>
          <w:sz w:val="28"/>
        </w:rPr>
      </w:pPr>
    </w:p>
    <w:p w:rsidR="00EB7592" w:rsidRPr="002140E4" w:rsidRDefault="0061279D" w:rsidP="008E22D2">
      <w:pPr>
        <w:pStyle w:val="Subtitle"/>
        <w:rPr>
          <w:rStyle w:val="Strong"/>
          <w:sz w:val="28"/>
        </w:rPr>
      </w:pPr>
      <w:r>
        <w:rPr>
          <w:rStyle w:val="Strong"/>
          <w:sz w:val="28"/>
        </w:rPr>
        <w:t>April 11</w:t>
      </w:r>
      <w:r w:rsidR="00613208">
        <w:rPr>
          <w:rStyle w:val="Strong"/>
          <w:sz w:val="28"/>
        </w:rPr>
        <w:t>, 2014</w:t>
      </w:r>
    </w:p>
    <w:p w:rsidR="009C1185" w:rsidRDefault="009755C1" w:rsidP="009276D8">
      <w:pPr>
        <w:pStyle w:val="Heading2"/>
      </w:pPr>
      <w:r>
        <w:br w:type="page"/>
      </w:r>
      <w:bookmarkStart w:id="0" w:name="_Toc386466528"/>
      <w:r w:rsidR="009C1185" w:rsidRPr="009276D8">
        <w:rPr>
          <w:sz w:val="28"/>
        </w:rPr>
        <w:lastRenderedPageBreak/>
        <w:t>Contents</w:t>
      </w:r>
      <w:bookmarkEnd w:id="0"/>
    </w:p>
    <w:p w:rsidR="000E6674" w:rsidRDefault="000E6674">
      <w:pPr>
        <w:pStyle w:val="TOC2"/>
        <w:tabs>
          <w:tab w:val="right" w:leader="dot" w:pos="8630"/>
        </w:tabs>
        <w:rPr>
          <w:noProof/>
        </w:rPr>
      </w:pPr>
      <w:r>
        <w:rPr>
          <w:noProof/>
        </w:rPr>
        <w:fldChar w:fldCharType="begin"/>
      </w:r>
      <w:r>
        <w:rPr>
          <w:noProof/>
        </w:rPr>
        <w:instrText xml:space="preserve"> TOC \o "1-3" \h \z \u </w:instrText>
      </w:r>
      <w:r>
        <w:rPr>
          <w:noProof/>
        </w:rPr>
        <w:fldChar w:fldCharType="separate"/>
      </w:r>
      <w:hyperlink w:anchor="_Toc386466528" w:history="1"/>
    </w:p>
    <w:p w:rsidR="000E6674" w:rsidRDefault="009D263B">
      <w:pPr>
        <w:pStyle w:val="TOC1"/>
        <w:tabs>
          <w:tab w:val="right" w:leader="dot" w:pos="8630"/>
        </w:tabs>
        <w:rPr>
          <w:noProof/>
        </w:rPr>
      </w:pPr>
      <w:hyperlink w:anchor="_Toc386466529" w:history="1">
        <w:r w:rsidR="000E6674" w:rsidRPr="00551DC8">
          <w:rPr>
            <w:rStyle w:val="Hyperlink"/>
            <w:noProof/>
          </w:rPr>
          <w:t>Section A. Justification</w:t>
        </w:r>
      </w:hyperlink>
    </w:p>
    <w:p w:rsidR="000E6674" w:rsidRDefault="009D263B">
      <w:pPr>
        <w:pStyle w:val="TOC2"/>
        <w:tabs>
          <w:tab w:val="right" w:leader="dot" w:pos="8630"/>
        </w:tabs>
        <w:rPr>
          <w:noProof/>
        </w:rPr>
      </w:pPr>
      <w:hyperlink w:anchor="_Toc386466530" w:history="1">
        <w:r w:rsidR="000E6674" w:rsidRPr="00551DC8">
          <w:rPr>
            <w:rStyle w:val="Hyperlink"/>
            <w:noProof/>
          </w:rPr>
          <w:t>A1. Circumstances Making the Collection of Information Necessary</w:t>
        </w:r>
        <w:r w:rsidR="000E6674">
          <w:rPr>
            <w:noProof/>
            <w:webHidden/>
          </w:rPr>
          <w:tab/>
        </w:r>
        <w:r w:rsidR="000E6674">
          <w:rPr>
            <w:noProof/>
            <w:webHidden/>
          </w:rPr>
          <w:fldChar w:fldCharType="begin"/>
        </w:r>
        <w:r w:rsidR="000E6674">
          <w:rPr>
            <w:noProof/>
            <w:webHidden/>
          </w:rPr>
          <w:instrText xml:space="preserve"> PAGEREF _Toc386466530 \h </w:instrText>
        </w:r>
        <w:r w:rsidR="000E6674">
          <w:rPr>
            <w:noProof/>
            <w:webHidden/>
          </w:rPr>
        </w:r>
        <w:r w:rsidR="000E6674">
          <w:rPr>
            <w:noProof/>
            <w:webHidden/>
          </w:rPr>
          <w:fldChar w:fldCharType="separate"/>
        </w:r>
        <w:r w:rsidR="000E6674">
          <w:rPr>
            <w:noProof/>
            <w:webHidden/>
          </w:rPr>
          <w:t>1</w:t>
        </w:r>
        <w:r w:rsidR="000E6674">
          <w:rPr>
            <w:noProof/>
            <w:webHidden/>
          </w:rPr>
          <w:fldChar w:fldCharType="end"/>
        </w:r>
      </w:hyperlink>
    </w:p>
    <w:p w:rsidR="000E6674" w:rsidRDefault="009D263B">
      <w:pPr>
        <w:pStyle w:val="TOC3"/>
        <w:tabs>
          <w:tab w:val="right" w:leader="dot" w:pos="8630"/>
        </w:tabs>
        <w:rPr>
          <w:noProof/>
        </w:rPr>
      </w:pPr>
      <w:hyperlink w:anchor="_Toc386466531" w:history="1">
        <w:r w:rsidR="000E6674" w:rsidRPr="00551DC8">
          <w:rPr>
            <w:rStyle w:val="Hyperlink"/>
            <w:noProof/>
          </w:rPr>
          <w:t>Background</w:t>
        </w:r>
        <w:r w:rsidR="000E6674">
          <w:rPr>
            <w:noProof/>
            <w:webHidden/>
          </w:rPr>
          <w:tab/>
        </w:r>
        <w:r w:rsidR="000E6674">
          <w:rPr>
            <w:noProof/>
            <w:webHidden/>
          </w:rPr>
          <w:fldChar w:fldCharType="begin"/>
        </w:r>
        <w:r w:rsidR="000E6674">
          <w:rPr>
            <w:noProof/>
            <w:webHidden/>
          </w:rPr>
          <w:instrText xml:space="preserve"> PAGEREF _Toc386466531 \h </w:instrText>
        </w:r>
        <w:r w:rsidR="000E6674">
          <w:rPr>
            <w:noProof/>
            <w:webHidden/>
          </w:rPr>
        </w:r>
        <w:r w:rsidR="000E6674">
          <w:rPr>
            <w:noProof/>
            <w:webHidden/>
          </w:rPr>
          <w:fldChar w:fldCharType="separate"/>
        </w:r>
        <w:r w:rsidR="000E6674">
          <w:rPr>
            <w:noProof/>
            <w:webHidden/>
          </w:rPr>
          <w:t>1</w:t>
        </w:r>
        <w:r w:rsidR="000E6674">
          <w:rPr>
            <w:noProof/>
            <w:webHidden/>
          </w:rPr>
          <w:fldChar w:fldCharType="end"/>
        </w:r>
      </w:hyperlink>
    </w:p>
    <w:p w:rsidR="000E6674" w:rsidRDefault="009D263B">
      <w:pPr>
        <w:pStyle w:val="TOC3"/>
        <w:tabs>
          <w:tab w:val="right" w:leader="dot" w:pos="8630"/>
        </w:tabs>
        <w:rPr>
          <w:noProof/>
        </w:rPr>
      </w:pPr>
      <w:hyperlink w:anchor="_Toc386466532" w:history="1">
        <w:r w:rsidR="000E6674" w:rsidRPr="00551DC8">
          <w:rPr>
            <w:rStyle w:val="Hyperlink"/>
            <w:noProof/>
          </w:rPr>
          <w:t>1.1. Privacy Impact Assessment</w:t>
        </w:r>
        <w:r w:rsidR="000E6674">
          <w:rPr>
            <w:noProof/>
            <w:webHidden/>
          </w:rPr>
          <w:tab/>
        </w:r>
        <w:r w:rsidR="000E6674">
          <w:rPr>
            <w:noProof/>
            <w:webHidden/>
          </w:rPr>
          <w:fldChar w:fldCharType="begin"/>
        </w:r>
        <w:r w:rsidR="000E6674">
          <w:rPr>
            <w:noProof/>
            <w:webHidden/>
          </w:rPr>
          <w:instrText xml:space="preserve"> PAGEREF _Toc386466532 \h </w:instrText>
        </w:r>
        <w:r w:rsidR="000E6674">
          <w:rPr>
            <w:noProof/>
            <w:webHidden/>
          </w:rPr>
        </w:r>
        <w:r w:rsidR="000E6674">
          <w:rPr>
            <w:noProof/>
            <w:webHidden/>
          </w:rPr>
          <w:fldChar w:fldCharType="separate"/>
        </w:r>
        <w:r w:rsidR="000E6674">
          <w:rPr>
            <w:noProof/>
            <w:webHidden/>
          </w:rPr>
          <w:t>4</w:t>
        </w:r>
        <w:r w:rsidR="000E6674">
          <w:rPr>
            <w:noProof/>
            <w:webHidden/>
          </w:rPr>
          <w:fldChar w:fldCharType="end"/>
        </w:r>
      </w:hyperlink>
    </w:p>
    <w:p w:rsidR="000E6674" w:rsidRDefault="009D263B">
      <w:pPr>
        <w:pStyle w:val="TOC2"/>
        <w:tabs>
          <w:tab w:val="right" w:leader="dot" w:pos="8630"/>
        </w:tabs>
        <w:rPr>
          <w:noProof/>
        </w:rPr>
      </w:pPr>
      <w:hyperlink w:anchor="_Toc386466533" w:history="1">
        <w:r w:rsidR="000E6674" w:rsidRPr="00551DC8">
          <w:rPr>
            <w:rStyle w:val="Hyperlink"/>
            <w:noProof/>
          </w:rPr>
          <w:t>A2. Purpose and Use of the Information Collection</w:t>
        </w:r>
        <w:r w:rsidR="000E6674">
          <w:rPr>
            <w:noProof/>
            <w:webHidden/>
          </w:rPr>
          <w:tab/>
        </w:r>
        <w:r w:rsidR="000E6674">
          <w:rPr>
            <w:noProof/>
            <w:webHidden/>
          </w:rPr>
          <w:fldChar w:fldCharType="begin"/>
        </w:r>
        <w:r w:rsidR="000E6674">
          <w:rPr>
            <w:noProof/>
            <w:webHidden/>
          </w:rPr>
          <w:instrText xml:space="preserve"> PAGEREF _Toc386466533 \h </w:instrText>
        </w:r>
        <w:r w:rsidR="000E6674">
          <w:rPr>
            <w:noProof/>
            <w:webHidden/>
          </w:rPr>
        </w:r>
        <w:r w:rsidR="000E6674">
          <w:rPr>
            <w:noProof/>
            <w:webHidden/>
          </w:rPr>
          <w:fldChar w:fldCharType="separate"/>
        </w:r>
        <w:r w:rsidR="000E6674">
          <w:rPr>
            <w:noProof/>
            <w:webHidden/>
          </w:rPr>
          <w:t>5</w:t>
        </w:r>
        <w:r w:rsidR="000E6674">
          <w:rPr>
            <w:noProof/>
            <w:webHidden/>
          </w:rPr>
          <w:fldChar w:fldCharType="end"/>
        </w:r>
      </w:hyperlink>
    </w:p>
    <w:p w:rsidR="000E6674" w:rsidRDefault="009D263B">
      <w:pPr>
        <w:pStyle w:val="TOC3"/>
        <w:tabs>
          <w:tab w:val="right" w:leader="dot" w:pos="8630"/>
        </w:tabs>
        <w:rPr>
          <w:noProof/>
        </w:rPr>
      </w:pPr>
      <w:hyperlink w:anchor="_Toc386466534" w:history="1">
        <w:r w:rsidR="000E6674" w:rsidRPr="00551DC8">
          <w:rPr>
            <w:rStyle w:val="Hyperlink"/>
            <w:noProof/>
          </w:rPr>
          <w:t>2.1. Privacy Impact Assessment Information</w:t>
        </w:r>
        <w:r w:rsidR="000E6674">
          <w:rPr>
            <w:noProof/>
            <w:webHidden/>
          </w:rPr>
          <w:tab/>
        </w:r>
        <w:r w:rsidR="000E6674">
          <w:rPr>
            <w:noProof/>
            <w:webHidden/>
          </w:rPr>
          <w:fldChar w:fldCharType="begin"/>
        </w:r>
        <w:r w:rsidR="000E6674">
          <w:rPr>
            <w:noProof/>
            <w:webHidden/>
          </w:rPr>
          <w:instrText xml:space="preserve"> PAGEREF _Toc386466534 \h </w:instrText>
        </w:r>
        <w:r w:rsidR="000E6674">
          <w:rPr>
            <w:noProof/>
            <w:webHidden/>
          </w:rPr>
        </w:r>
        <w:r w:rsidR="000E6674">
          <w:rPr>
            <w:noProof/>
            <w:webHidden/>
          </w:rPr>
          <w:fldChar w:fldCharType="separate"/>
        </w:r>
        <w:r w:rsidR="000E6674">
          <w:rPr>
            <w:noProof/>
            <w:webHidden/>
          </w:rPr>
          <w:t>6</w:t>
        </w:r>
        <w:r w:rsidR="000E6674">
          <w:rPr>
            <w:noProof/>
            <w:webHidden/>
          </w:rPr>
          <w:fldChar w:fldCharType="end"/>
        </w:r>
      </w:hyperlink>
    </w:p>
    <w:p w:rsidR="000E6674" w:rsidRDefault="009D263B">
      <w:pPr>
        <w:pStyle w:val="TOC2"/>
        <w:tabs>
          <w:tab w:val="right" w:leader="dot" w:pos="8630"/>
        </w:tabs>
        <w:rPr>
          <w:noProof/>
        </w:rPr>
      </w:pPr>
      <w:hyperlink w:anchor="_Toc386466535" w:history="1">
        <w:r w:rsidR="000E6674" w:rsidRPr="00551DC8">
          <w:rPr>
            <w:rStyle w:val="Hyperlink"/>
            <w:noProof/>
          </w:rPr>
          <w:t>A3. Use of Improved Information Technology and Burden Reduction</w:t>
        </w:r>
        <w:r w:rsidR="000E6674">
          <w:rPr>
            <w:noProof/>
            <w:webHidden/>
          </w:rPr>
          <w:tab/>
        </w:r>
        <w:r w:rsidR="000E6674">
          <w:rPr>
            <w:noProof/>
            <w:webHidden/>
          </w:rPr>
          <w:fldChar w:fldCharType="begin"/>
        </w:r>
        <w:r w:rsidR="000E6674">
          <w:rPr>
            <w:noProof/>
            <w:webHidden/>
          </w:rPr>
          <w:instrText xml:space="preserve"> PAGEREF _Toc386466535 \h </w:instrText>
        </w:r>
        <w:r w:rsidR="000E6674">
          <w:rPr>
            <w:noProof/>
            <w:webHidden/>
          </w:rPr>
        </w:r>
        <w:r w:rsidR="000E6674">
          <w:rPr>
            <w:noProof/>
            <w:webHidden/>
          </w:rPr>
          <w:fldChar w:fldCharType="separate"/>
        </w:r>
        <w:r w:rsidR="000E6674">
          <w:rPr>
            <w:noProof/>
            <w:webHidden/>
          </w:rPr>
          <w:t>7</w:t>
        </w:r>
        <w:r w:rsidR="000E6674">
          <w:rPr>
            <w:noProof/>
            <w:webHidden/>
          </w:rPr>
          <w:fldChar w:fldCharType="end"/>
        </w:r>
      </w:hyperlink>
    </w:p>
    <w:p w:rsidR="000E6674" w:rsidRDefault="009D263B">
      <w:pPr>
        <w:pStyle w:val="TOC2"/>
        <w:tabs>
          <w:tab w:val="right" w:leader="dot" w:pos="8630"/>
        </w:tabs>
        <w:rPr>
          <w:noProof/>
        </w:rPr>
      </w:pPr>
      <w:hyperlink w:anchor="_Toc386466536" w:history="1">
        <w:r w:rsidR="000E6674" w:rsidRPr="00551DC8">
          <w:rPr>
            <w:rStyle w:val="Hyperlink"/>
            <w:noProof/>
          </w:rPr>
          <w:t>A4. Efforts to Identify Duplication and Use of Similar Information</w:t>
        </w:r>
        <w:r w:rsidR="000E6674">
          <w:rPr>
            <w:noProof/>
            <w:webHidden/>
          </w:rPr>
          <w:tab/>
        </w:r>
        <w:r w:rsidR="000E6674">
          <w:rPr>
            <w:noProof/>
            <w:webHidden/>
          </w:rPr>
          <w:fldChar w:fldCharType="begin"/>
        </w:r>
        <w:r w:rsidR="000E6674">
          <w:rPr>
            <w:noProof/>
            <w:webHidden/>
          </w:rPr>
          <w:instrText xml:space="preserve"> PAGEREF _Toc386466536 \h </w:instrText>
        </w:r>
        <w:r w:rsidR="000E6674">
          <w:rPr>
            <w:noProof/>
            <w:webHidden/>
          </w:rPr>
        </w:r>
        <w:r w:rsidR="000E6674">
          <w:rPr>
            <w:noProof/>
            <w:webHidden/>
          </w:rPr>
          <w:fldChar w:fldCharType="separate"/>
        </w:r>
        <w:r w:rsidR="000E6674">
          <w:rPr>
            <w:noProof/>
            <w:webHidden/>
          </w:rPr>
          <w:t>7</w:t>
        </w:r>
        <w:r w:rsidR="000E6674">
          <w:rPr>
            <w:noProof/>
            <w:webHidden/>
          </w:rPr>
          <w:fldChar w:fldCharType="end"/>
        </w:r>
      </w:hyperlink>
    </w:p>
    <w:p w:rsidR="000E6674" w:rsidRDefault="009D263B">
      <w:pPr>
        <w:pStyle w:val="TOC2"/>
        <w:tabs>
          <w:tab w:val="right" w:leader="dot" w:pos="8630"/>
        </w:tabs>
        <w:rPr>
          <w:noProof/>
        </w:rPr>
      </w:pPr>
      <w:hyperlink w:anchor="_Toc386466537" w:history="1">
        <w:r w:rsidR="000E6674" w:rsidRPr="00551DC8">
          <w:rPr>
            <w:rStyle w:val="Hyperlink"/>
            <w:noProof/>
          </w:rPr>
          <w:t>A5. Impact on Small Businesses or Other Small Entities</w:t>
        </w:r>
        <w:r w:rsidR="000E6674">
          <w:rPr>
            <w:noProof/>
            <w:webHidden/>
          </w:rPr>
          <w:tab/>
        </w:r>
        <w:r w:rsidR="000E6674">
          <w:rPr>
            <w:noProof/>
            <w:webHidden/>
          </w:rPr>
          <w:fldChar w:fldCharType="begin"/>
        </w:r>
        <w:r w:rsidR="000E6674">
          <w:rPr>
            <w:noProof/>
            <w:webHidden/>
          </w:rPr>
          <w:instrText xml:space="preserve"> PAGEREF _Toc386466537 \h </w:instrText>
        </w:r>
        <w:r w:rsidR="000E6674">
          <w:rPr>
            <w:noProof/>
            <w:webHidden/>
          </w:rPr>
        </w:r>
        <w:r w:rsidR="000E6674">
          <w:rPr>
            <w:noProof/>
            <w:webHidden/>
          </w:rPr>
          <w:fldChar w:fldCharType="separate"/>
        </w:r>
        <w:r w:rsidR="000E6674">
          <w:rPr>
            <w:noProof/>
            <w:webHidden/>
          </w:rPr>
          <w:t>7</w:t>
        </w:r>
        <w:r w:rsidR="000E6674">
          <w:rPr>
            <w:noProof/>
            <w:webHidden/>
          </w:rPr>
          <w:fldChar w:fldCharType="end"/>
        </w:r>
      </w:hyperlink>
    </w:p>
    <w:p w:rsidR="000E6674" w:rsidRDefault="009D263B">
      <w:pPr>
        <w:pStyle w:val="TOC2"/>
        <w:tabs>
          <w:tab w:val="right" w:leader="dot" w:pos="8630"/>
        </w:tabs>
        <w:rPr>
          <w:noProof/>
        </w:rPr>
      </w:pPr>
      <w:hyperlink w:anchor="_Toc386466538" w:history="1">
        <w:r w:rsidR="000E6674" w:rsidRPr="00551DC8">
          <w:rPr>
            <w:rStyle w:val="Hyperlink"/>
            <w:noProof/>
          </w:rPr>
          <w:t>A6. Consequences of Collecting the Information Less Frequently</w:t>
        </w:r>
        <w:r w:rsidR="000E6674">
          <w:rPr>
            <w:noProof/>
            <w:webHidden/>
          </w:rPr>
          <w:tab/>
        </w:r>
        <w:r w:rsidR="000E6674">
          <w:rPr>
            <w:noProof/>
            <w:webHidden/>
          </w:rPr>
          <w:fldChar w:fldCharType="begin"/>
        </w:r>
        <w:r w:rsidR="000E6674">
          <w:rPr>
            <w:noProof/>
            <w:webHidden/>
          </w:rPr>
          <w:instrText xml:space="preserve"> PAGEREF _Toc386466538 \h </w:instrText>
        </w:r>
        <w:r w:rsidR="000E6674">
          <w:rPr>
            <w:noProof/>
            <w:webHidden/>
          </w:rPr>
        </w:r>
        <w:r w:rsidR="000E6674">
          <w:rPr>
            <w:noProof/>
            <w:webHidden/>
          </w:rPr>
          <w:fldChar w:fldCharType="separate"/>
        </w:r>
        <w:r w:rsidR="000E6674">
          <w:rPr>
            <w:noProof/>
            <w:webHidden/>
          </w:rPr>
          <w:t>7</w:t>
        </w:r>
        <w:r w:rsidR="000E6674">
          <w:rPr>
            <w:noProof/>
            <w:webHidden/>
          </w:rPr>
          <w:fldChar w:fldCharType="end"/>
        </w:r>
      </w:hyperlink>
    </w:p>
    <w:p w:rsidR="000E6674" w:rsidRDefault="009D263B">
      <w:pPr>
        <w:pStyle w:val="TOC2"/>
        <w:tabs>
          <w:tab w:val="right" w:leader="dot" w:pos="8630"/>
        </w:tabs>
        <w:rPr>
          <w:noProof/>
        </w:rPr>
      </w:pPr>
      <w:hyperlink w:anchor="_Toc386466539" w:history="1">
        <w:r w:rsidR="000E6674" w:rsidRPr="00551DC8">
          <w:rPr>
            <w:rStyle w:val="Hyperlink"/>
            <w:noProof/>
          </w:rPr>
          <w:t>A7. Special Circumstances Relating to the Guidelines of 5 CFR 1320.5</w:t>
        </w:r>
        <w:r w:rsidR="000E6674">
          <w:rPr>
            <w:noProof/>
            <w:webHidden/>
          </w:rPr>
          <w:tab/>
        </w:r>
        <w:r w:rsidR="000E6674">
          <w:rPr>
            <w:noProof/>
            <w:webHidden/>
          </w:rPr>
          <w:fldChar w:fldCharType="begin"/>
        </w:r>
        <w:r w:rsidR="000E6674">
          <w:rPr>
            <w:noProof/>
            <w:webHidden/>
          </w:rPr>
          <w:instrText xml:space="preserve"> PAGEREF _Toc386466539 \h </w:instrText>
        </w:r>
        <w:r w:rsidR="000E6674">
          <w:rPr>
            <w:noProof/>
            <w:webHidden/>
          </w:rPr>
        </w:r>
        <w:r w:rsidR="000E6674">
          <w:rPr>
            <w:noProof/>
            <w:webHidden/>
          </w:rPr>
          <w:fldChar w:fldCharType="separate"/>
        </w:r>
        <w:r w:rsidR="000E6674">
          <w:rPr>
            <w:noProof/>
            <w:webHidden/>
          </w:rPr>
          <w:t>7</w:t>
        </w:r>
        <w:r w:rsidR="000E6674">
          <w:rPr>
            <w:noProof/>
            <w:webHidden/>
          </w:rPr>
          <w:fldChar w:fldCharType="end"/>
        </w:r>
      </w:hyperlink>
    </w:p>
    <w:p w:rsidR="000E6674" w:rsidRDefault="009D263B">
      <w:pPr>
        <w:pStyle w:val="TOC2"/>
        <w:tabs>
          <w:tab w:val="right" w:leader="dot" w:pos="8630"/>
        </w:tabs>
        <w:rPr>
          <w:noProof/>
        </w:rPr>
      </w:pPr>
      <w:hyperlink w:anchor="_Toc386466540" w:history="1">
        <w:r w:rsidR="000E6674" w:rsidRPr="00551DC8">
          <w:rPr>
            <w:rStyle w:val="Hyperlink"/>
            <w:noProof/>
          </w:rPr>
          <w:t>A8. Comments in Response to the Federal Register Notice and Efforts to Consult Outside the Agency</w:t>
        </w:r>
        <w:r w:rsidR="000E6674">
          <w:rPr>
            <w:noProof/>
            <w:webHidden/>
          </w:rPr>
          <w:tab/>
        </w:r>
        <w:r w:rsidR="000E6674">
          <w:rPr>
            <w:noProof/>
            <w:webHidden/>
          </w:rPr>
          <w:fldChar w:fldCharType="begin"/>
        </w:r>
        <w:r w:rsidR="000E6674">
          <w:rPr>
            <w:noProof/>
            <w:webHidden/>
          </w:rPr>
          <w:instrText xml:space="preserve"> PAGEREF _Toc386466540 \h </w:instrText>
        </w:r>
        <w:r w:rsidR="000E6674">
          <w:rPr>
            <w:noProof/>
            <w:webHidden/>
          </w:rPr>
        </w:r>
        <w:r w:rsidR="000E6674">
          <w:rPr>
            <w:noProof/>
            <w:webHidden/>
          </w:rPr>
          <w:fldChar w:fldCharType="separate"/>
        </w:r>
        <w:r w:rsidR="000E6674">
          <w:rPr>
            <w:noProof/>
            <w:webHidden/>
          </w:rPr>
          <w:t>8</w:t>
        </w:r>
        <w:r w:rsidR="000E6674">
          <w:rPr>
            <w:noProof/>
            <w:webHidden/>
          </w:rPr>
          <w:fldChar w:fldCharType="end"/>
        </w:r>
      </w:hyperlink>
    </w:p>
    <w:p w:rsidR="000E6674" w:rsidRDefault="009D263B">
      <w:pPr>
        <w:pStyle w:val="TOC3"/>
        <w:tabs>
          <w:tab w:val="right" w:leader="dot" w:pos="8630"/>
        </w:tabs>
        <w:rPr>
          <w:noProof/>
        </w:rPr>
      </w:pPr>
      <w:hyperlink w:anchor="_Toc386466541" w:history="1">
        <w:r w:rsidR="000E6674" w:rsidRPr="00551DC8">
          <w:rPr>
            <w:rStyle w:val="Hyperlink"/>
            <w:noProof/>
          </w:rPr>
          <w:t>1. Federal Register Notice</w:t>
        </w:r>
        <w:r w:rsidR="000E6674">
          <w:rPr>
            <w:noProof/>
            <w:webHidden/>
          </w:rPr>
          <w:tab/>
        </w:r>
        <w:r w:rsidR="000E6674">
          <w:rPr>
            <w:noProof/>
            <w:webHidden/>
          </w:rPr>
          <w:fldChar w:fldCharType="begin"/>
        </w:r>
        <w:r w:rsidR="000E6674">
          <w:rPr>
            <w:noProof/>
            <w:webHidden/>
          </w:rPr>
          <w:instrText xml:space="preserve"> PAGEREF _Toc386466541 \h </w:instrText>
        </w:r>
        <w:r w:rsidR="000E6674">
          <w:rPr>
            <w:noProof/>
            <w:webHidden/>
          </w:rPr>
        </w:r>
        <w:r w:rsidR="000E6674">
          <w:rPr>
            <w:noProof/>
            <w:webHidden/>
          </w:rPr>
          <w:fldChar w:fldCharType="separate"/>
        </w:r>
        <w:r w:rsidR="000E6674">
          <w:rPr>
            <w:noProof/>
            <w:webHidden/>
          </w:rPr>
          <w:t>8</w:t>
        </w:r>
        <w:r w:rsidR="000E6674">
          <w:rPr>
            <w:noProof/>
            <w:webHidden/>
          </w:rPr>
          <w:fldChar w:fldCharType="end"/>
        </w:r>
      </w:hyperlink>
    </w:p>
    <w:p w:rsidR="000E6674" w:rsidRDefault="009D263B">
      <w:pPr>
        <w:pStyle w:val="TOC3"/>
        <w:tabs>
          <w:tab w:val="right" w:leader="dot" w:pos="8630"/>
        </w:tabs>
        <w:rPr>
          <w:noProof/>
        </w:rPr>
      </w:pPr>
      <w:hyperlink w:anchor="_Toc386466542" w:history="1">
        <w:r w:rsidR="000E6674" w:rsidRPr="00551DC8">
          <w:rPr>
            <w:rStyle w:val="Hyperlink"/>
            <w:noProof/>
          </w:rPr>
          <w:t>2. Consultation Outside the Agency</w:t>
        </w:r>
        <w:r w:rsidR="000E6674">
          <w:rPr>
            <w:noProof/>
            <w:webHidden/>
          </w:rPr>
          <w:tab/>
        </w:r>
        <w:r w:rsidR="000E6674">
          <w:rPr>
            <w:noProof/>
            <w:webHidden/>
          </w:rPr>
          <w:fldChar w:fldCharType="begin"/>
        </w:r>
        <w:r w:rsidR="000E6674">
          <w:rPr>
            <w:noProof/>
            <w:webHidden/>
          </w:rPr>
          <w:instrText xml:space="preserve"> PAGEREF _Toc386466542 \h </w:instrText>
        </w:r>
        <w:r w:rsidR="000E6674">
          <w:rPr>
            <w:noProof/>
            <w:webHidden/>
          </w:rPr>
        </w:r>
        <w:r w:rsidR="000E6674">
          <w:rPr>
            <w:noProof/>
            <w:webHidden/>
          </w:rPr>
          <w:fldChar w:fldCharType="separate"/>
        </w:r>
        <w:r w:rsidR="000E6674">
          <w:rPr>
            <w:noProof/>
            <w:webHidden/>
          </w:rPr>
          <w:t>8</w:t>
        </w:r>
        <w:r w:rsidR="000E6674">
          <w:rPr>
            <w:noProof/>
            <w:webHidden/>
          </w:rPr>
          <w:fldChar w:fldCharType="end"/>
        </w:r>
      </w:hyperlink>
    </w:p>
    <w:p w:rsidR="000E6674" w:rsidRDefault="009D263B">
      <w:pPr>
        <w:pStyle w:val="TOC2"/>
        <w:tabs>
          <w:tab w:val="right" w:leader="dot" w:pos="8630"/>
        </w:tabs>
        <w:rPr>
          <w:noProof/>
        </w:rPr>
      </w:pPr>
      <w:hyperlink w:anchor="_Toc386466543" w:history="1">
        <w:r w:rsidR="000E6674" w:rsidRPr="00551DC8">
          <w:rPr>
            <w:rStyle w:val="Hyperlink"/>
            <w:noProof/>
          </w:rPr>
          <w:t>A9. Explanation of Any Payment or Gift to Respondents</w:t>
        </w:r>
        <w:r w:rsidR="000E6674">
          <w:rPr>
            <w:noProof/>
            <w:webHidden/>
          </w:rPr>
          <w:tab/>
        </w:r>
        <w:r w:rsidR="000E6674">
          <w:rPr>
            <w:noProof/>
            <w:webHidden/>
          </w:rPr>
          <w:fldChar w:fldCharType="begin"/>
        </w:r>
        <w:r w:rsidR="000E6674">
          <w:rPr>
            <w:noProof/>
            <w:webHidden/>
          </w:rPr>
          <w:instrText xml:space="preserve"> PAGEREF _Toc386466543 \h </w:instrText>
        </w:r>
        <w:r w:rsidR="000E6674">
          <w:rPr>
            <w:noProof/>
            <w:webHidden/>
          </w:rPr>
        </w:r>
        <w:r w:rsidR="000E6674">
          <w:rPr>
            <w:noProof/>
            <w:webHidden/>
          </w:rPr>
          <w:fldChar w:fldCharType="separate"/>
        </w:r>
        <w:r w:rsidR="000E6674">
          <w:rPr>
            <w:noProof/>
            <w:webHidden/>
          </w:rPr>
          <w:t>8</w:t>
        </w:r>
        <w:r w:rsidR="000E6674">
          <w:rPr>
            <w:noProof/>
            <w:webHidden/>
          </w:rPr>
          <w:fldChar w:fldCharType="end"/>
        </w:r>
      </w:hyperlink>
    </w:p>
    <w:p w:rsidR="000E6674" w:rsidRDefault="009D263B">
      <w:pPr>
        <w:pStyle w:val="TOC2"/>
        <w:tabs>
          <w:tab w:val="right" w:leader="dot" w:pos="8630"/>
        </w:tabs>
        <w:rPr>
          <w:noProof/>
        </w:rPr>
      </w:pPr>
      <w:hyperlink w:anchor="_Toc386466544" w:history="1">
        <w:r w:rsidR="000E6674" w:rsidRPr="00551DC8">
          <w:rPr>
            <w:rStyle w:val="Hyperlink"/>
            <w:noProof/>
          </w:rPr>
          <w:t>A10. Assurance of Confidentiality Provided to Respondents</w:t>
        </w:r>
        <w:r w:rsidR="000E6674">
          <w:rPr>
            <w:noProof/>
            <w:webHidden/>
          </w:rPr>
          <w:tab/>
        </w:r>
        <w:r w:rsidR="000E6674">
          <w:rPr>
            <w:noProof/>
            <w:webHidden/>
          </w:rPr>
          <w:fldChar w:fldCharType="begin"/>
        </w:r>
        <w:r w:rsidR="000E6674">
          <w:rPr>
            <w:noProof/>
            <w:webHidden/>
          </w:rPr>
          <w:instrText xml:space="preserve"> PAGEREF _Toc386466544 \h </w:instrText>
        </w:r>
        <w:r w:rsidR="000E6674">
          <w:rPr>
            <w:noProof/>
            <w:webHidden/>
          </w:rPr>
        </w:r>
        <w:r w:rsidR="000E6674">
          <w:rPr>
            <w:noProof/>
            <w:webHidden/>
          </w:rPr>
          <w:fldChar w:fldCharType="separate"/>
        </w:r>
        <w:r w:rsidR="000E6674">
          <w:rPr>
            <w:noProof/>
            <w:webHidden/>
          </w:rPr>
          <w:t>8</w:t>
        </w:r>
        <w:r w:rsidR="000E6674">
          <w:rPr>
            <w:noProof/>
            <w:webHidden/>
          </w:rPr>
          <w:fldChar w:fldCharType="end"/>
        </w:r>
      </w:hyperlink>
    </w:p>
    <w:p w:rsidR="000E6674" w:rsidRDefault="009D263B">
      <w:pPr>
        <w:pStyle w:val="TOC3"/>
        <w:tabs>
          <w:tab w:val="right" w:leader="dot" w:pos="8630"/>
        </w:tabs>
        <w:rPr>
          <w:noProof/>
        </w:rPr>
      </w:pPr>
      <w:hyperlink w:anchor="_Toc386466545" w:history="1">
        <w:r w:rsidR="000E6674" w:rsidRPr="00551DC8">
          <w:rPr>
            <w:rStyle w:val="Hyperlink"/>
            <w:noProof/>
          </w:rPr>
          <w:t>10.1. Privacy Impact Assessment Information:</w:t>
        </w:r>
        <w:r w:rsidR="000E6674">
          <w:rPr>
            <w:noProof/>
            <w:webHidden/>
          </w:rPr>
          <w:tab/>
        </w:r>
        <w:r w:rsidR="000E6674">
          <w:rPr>
            <w:noProof/>
            <w:webHidden/>
          </w:rPr>
          <w:fldChar w:fldCharType="begin"/>
        </w:r>
        <w:r w:rsidR="000E6674">
          <w:rPr>
            <w:noProof/>
            <w:webHidden/>
          </w:rPr>
          <w:instrText xml:space="preserve"> PAGEREF _Toc386466545 \h </w:instrText>
        </w:r>
        <w:r w:rsidR="000E6674">
          <w:rPr>
            <w:noProof/>
            <w:webHidden/>
          </w:rPr>
        </w:r>
        <w:r w:rsidR="000E6674">
          <w:rPr>
            <w:noProof/>
            <w:webHidden/>
          </w:rPr>
          <w:fldChar w:fldCharType="separate"/>
        </w:r>
        <w:r w:rsidR="000E6674">
          <w:rPr>
            <w:noProof/>
            <w:webHidden/>
          </w:rPr>
          <w:t>9</w:t>
        </w:r>
        <w:r w:rsidR="000E6674">
          <w:rPr>
            <w:noProof/>
            <w:webHidden/>
          </w:rPr>
          <w:fldChar w:fldCharType="end"/>
        </w:r>
      </w:hyperlink>
    </w:p>
    <w:p w:rsidR="000E6674" w:rsidRDefault="009D263B">
      <w:pPr>
        <w:pStyle w:val="TOC2"/>
        <w:tabs>
          <w:tab w:val="right" w:leader="dot" w:pos="8630"/>
        </w:tabs>
        <w:rPr>
          <w:noProof/>
        </w:rPr>
      </w:pPr>
      <w:hyperlink w:anchor="_Toc386466546" w:history="1">
        <w:r w:rsidR="000E6674" w:rsidRPr="00551DC8">
          <w:rPr>
            <w:rStyle w:val="Hyperlink"/>
            <w:noProof/>
          </w:rPr>
          <w:t>A11. Justification for Sensitive Questions</w:t>
        </w:r>
        <w:r w:rsidR="000E6674">
          <w:rPr>
            <w:noProof/>
            <w:webHidden/>
          </w:rPr>
          <w:tab/>
        </w:r>
        <w:r w:rsidR="000E6674">
          <w:rPr>
            <w:noProof/>
            <w:webHidden/>
          </w:rPr>
          <w:fldChar w:fldCharType="begin"/>
        </w:r>
        <w:r w:rsidR="000E6674">
          <w:rPr>
            <w:noProof/>
            <w:webHidden/>
          </w:rPr>
          <w:instrText xml:space="preserve"> PAGEREF _Toc386466546 \h </w:instrText>
        </w:r>
        <w:r w:rsidR="000E6674">
          <w:rPr>
            <w:noProof/>
            <w:webHidden/>
          </w:rPr>
        </w:r>
        <w:r w:rsidR="000E6674">
          <w:rPr>
            <w:noProof/>
            <w:webHidden/>
          </w:rPr>
          <w:fldChar w:fldCharType="separate"/>
        </w:r>
        <w:r w:rsidR="000E6674">
          <w:rPr>
            <w:noProof/>
            <w:webHidden/>
          </w:rPr>
          <w:t>10</w:t>
        </w:r>
        <w:r w:rsidR="000E6674">
          <w:rPr>
            <w:noProof/>
            <w:webHidden/>
          </w:rPr>
          <w:fldChar w:fldCharType="end"/>
        </w:r>
      </w:hyperlink>
    </w:p>
    <w:p w:rsidR="000E6674" w:rsidRDefault="009D263B">
      <w:pPr>
        <w:pStyle w:val="TOC2"/>
        <w:tabs>
          <w:tab w:val="right" w:leader="dot" w:pos="8630"/>
        </w:tabs>
        <w:rPr>
          <w:noProof/>
        </w:rPr>
      </w:pPr>
      <w:hyperlink w:anchor="_Toc386466547" w:history="1">
        <w:r w:rsidR="000E6674" w:rsidRPr="00551DC8">
          <w:rPr>
            <w:rStyle w:val="Hyperlink"/>
            <w:noProof/>
          </w:rPr>
          <w:t>A12. Estimates of Annualized Burden Hours and Costs</w:t>
        </w:r>
        <w:r w:rsidR="000E6674">
          <w:rPr>
            <w:noProof/>
            <w:webHidden/>
          </w:rPr>
          <w:tab/>
        </w:r>
        <w:r w:rsidR="000E6674">
          <w:rPr>
            <w:noProof/>
            <w:webHidden/>
          </w:rPr>
          <w:fldChar w:fldCharType="begin"/>
        </w:r>
        <w:r w:rsidR="000E6674">
          <w:rPr>
            <w:noProof/>
            <w:webHidden/>
          </w:rPr>
          <w:instrText xml:space="preserve"> PAGEREF _Toc386466547 \h </w:instrText>
        </w:r>
        <w:r w:rsidR="000E6674">
          <w:rPr>
            <w:noProof/>
            <w:webHidden/>
          </w:rPr>
        </w:r>
        <w:r w:rsidR="000E6674">
          <w:rPr>
            <w:noProof/>
            <w:webHidden/>
          </w:rPr>
          <w:fldChar w:fldCharType="separate"/>
        </w:r>
        <w:r w:rsidR="000E6674">
          <w:rPr>
            <w:noProof/>
            <w:webHidden/>
          </w:rPr>
          <w:t>10</w:t>
        </w:r>
        <w:r w:rsidR="000E6674">
          <w:rPr>
            <w:noProof/>
            <w:webHidden/>
          </w:rPr>
          <w:fldChar w:fldCharType="end"/>
        </w:r>
      </w:hyperlink>
    </w:p>
    <w:p w:rsidR="000E6674" w:rsidRDefault="009D263B">
      <w:pPr>
        <w:pStyle w:val="TOC3"/>
        <w:tabs>
          <w:tab w:val="right" w:leader="dot" w:pos="8630"/>
        </w:tabs>
        <w:rPr>
          <w:noProof/>
        </w:rPr>
      </w:pPr>
      <w:hyperlink w:anchor="_Toc386466548" w:history="1">
        <w:r w:rsidR="000E6674" w:rsidRPr="00551DC8">
          <w:rPr>
            <w:rStyle w:val="Hyperlink"/>
            <w:noProof/>
          </w:rPr>
          <w:t>A. Estimated Annual Burden Hours</w:t>
        </w:r>
        <w:r w:rsidR="000E6674">
          <w:rPr>
            <w:noProof/>
            <w:webHidden/>
          </w:rPr>
          <w:tab/>
        </w:r>
        <w:r w:rsidR="000E6674">
          <w:rPr>
            <w:noProof/>
            <w:webHidden/>
          </w:rPr>
          <w:fldChar w:fldCharType="begin"/>
        </w:r>
        <w:r w:rsidR="000E6674">
          <w:rPr>
            <w:noProof/>
            <w:webHidden/>
          </w:rPr>
          <w:instrText xml:space="preserve"> PAGEREF _Toc386466548 \h </w:instrText>
        </w:r>
        <w:r w:rsidR="000E6674">
          <w:rPr>
            <w:noProof/>
            <w:webHidden/>
          </w:rPr>
        </w:r>
        <w:r w:rsidR="000E6674">
          <w:rPr>
            <w:noProof/>
            <w:webHidden/>
          </w:rPr>
          <w:fldChar w:fldCharType="separate"/>
        </w:r>
        <w:r w:rsidR="000E6674">
          <w:rPr>
            <w:noProof/>
            <w:webHidden/>
          </w:rPr>
          <w:t>10</w:t>
        </w:r>
        <w:r w:rsidR="000E6674">
          <w:rPr>
            <w:noProof/>
            <w:webHidden/>
          </w:rPr>
          <w:fldChar w:fldCharType="end"/>
        </w:r>
      </w:hyperlink>
    </w:p>
    <w:p w:rsidR="000E6674" w:rsidRDefault="009D263B">
      <w:pPr>
        <w:pStyle w:val="TOC3"/>
        <w:tabs>
          <w:tab w:val="right" w:leader="dot" w:pos="8630"/>
        </w:tabs>
        <w:rPr>
          <w:noProof/>
        </w:rPr>
      </w:pPr>
      <w:hyperlink w:anchor="_Toc386466549" w:history="1">
        <w:r w:rsidR="000E6674" w:rsidRPr="00551DC8">
          <w:rPr>
            <w:rStyle w:val="Hyperlink"/>
            <w:noProof/>
          </w:rPr>
          <w:t>B. Estimated Annual Burden Cost</w:t>
        </w:r>
        <w:r w:rsidR="000E6674">
          <w:rPr>
            <w:noProof/>
            <w:webHidden/>
          </w:rPr>
          <w:tab/>
        </w:r>
        <w:r w:rsidR="000E6674">
          <w:rPr>
            <w:noProof/>
            <w:webHidden/>
          </w:rPr>
          <w:fldChar w:fldCharType="begin"/>
        </w:r>
        <w:r w:rsidR="000E6674">
          <w:rPr>
            <w:noProof/>
            <w:webHidden/>
          </w:rPr>
          <w:instrText xml:space="preserve"> PAGEREF _Toc386466549 \h </w:instrText>
        </w:r>
        <w:r w:rsidR="000E6674">
          <w:rPr>
            <w:noProof/>
            <w:webHidden/>
          </w:rPr>
        </w:r>
        <w:r w:rsidR="000E6674">
          <w:rPr>
            <w:noProof/>
            <w:webHidden/>
          </w:rPr>
          <w:fldChar w:fldCharType="separate"/>
        </w:r>
        <w:r w:rsidR="000E6674">
          <w:rPr>
            <w:noProof/>
            <w:webHidden/>
          </w:rPr>
          <w:t>11</w:t>
        </w:r>
        <w:r w:rsidR="000E6674">
          <w:rPr>
            <w:noProof/>
            <w:webHidden/>
          </w:rPr>
          <w:fldChar w:fldCharType="end"/>
        </w:r>
      </w:hyperlink>
    </w:p>
    <w:p w:rsidR="000E6674" w:rsidRDefault="009D263B">
      <w:pPr>
        <w:pStyle w:val="TOC2"/>
        <w:tabs>
          <w:tab w:val="right" w:leader="dot" w:pos="8630"/>
        </w:tabs>
        <w:rPr>
          <w:noProof/>
        </w:rPr>
      </w:pPr>
      <w:hyperlink w:anchor="_Toc386466550" w:history="1">
        <w:r w:rsidR="000E6674" w:rsidRPr="00551DC8">
          <w:rPr>
            <w:rStyle w:val="Hyperlink"/>
            <w:noProof/>
          </w:rPr>
          <w:t>A13. Estimates of Other Total Annual Cost Burden to Respondents and Record Keepers</w:t>
        </w:r>
        <w:r w:rsidR="000E6674">
          <w:rPr>
            <w:noProof/>
            <w:webHidden/>
          </w:rPr>
          <w:tab/>
        </w:r>
        <w:r w:rsidR="000E6674">
          <w:rPr>
            <w:noProof/>
            <w:webHidden/>
          </w:rPr>
          <w:fldChar w:fldCharType="begin"/>
        </w:r>
        <w:r w:rsidR="000E6674">
          <w:rPr>
            <w:noProof/>
            <w:webHidden/>
          </w:rPr>
          <w:instrText xml:space="preserve"> PAGEREF _Toc386466550 \h </w:instrText>
        </w:r>
        <w:r w:rsidR="000E6674">
          <w:rPr>
            <w:noProof/>
            <w:webHidden/>
          </w:rPr>
        </w:r>
        <w:r w:rsidR="000E6674">
          <w:rPr>
            <w:noProof/>
            <w:webHidden/>
          </w:rPr>
          <w:fldChar w:fldCharType="separate"/>
        </w:r>
        <w:r w:rsidR="000E6674">
          <w:rPr>
            <w:noProof/>
            <w:webHidden/>
          </w:rPr>
          <w:t>11</w:t>
        </w:r>
        <w:r w:rsidR="000E6674">
          <w:rPr>
            <w:noProof/>
            <w:webHidden/>
          </w:rPr>
          <w:fldChar w:fldCharType="end"/>
        </w:r>
      </w:hyperlink>
    </w:p>
    <w:p w:rsidR="000E6674" w:rsidRDefault="009D263B">
      <w:pPr>
        <w:pStyle w:val="TOC2"/>
        <w:tabs>
          <w:tab w:val="right" w:leader="dot" w:pos="8630"/>
        </w:tabs>
        <w:rPr>
          <w:noProof/>
        </w:rPr>
      </w:pPr>
      <w:hyperlink w:anchor="_Toc386466551" w:history="1">
        <w:r w:rsidR="000E6674" w:rsidRPr="00551DC8">
          <w:rPr>
            <w:rStyle w:val="Hyperlink"/>
            <w:noProof/>
          </w:rPr>
          <w:t>A14. Annualized Cost to the Federal Government</w:t>
        </w:r>
        <w:r w:rsidR="000E6674">
          <w:rPr>
            <w:noProof/>
            <w:webHidden/>
          </w:rPr>
          <w:tab/>
        </w:r>
        <w:r w:rsidR="000E6674">
          <w:rPr>
            <w:noProof/>
            <w:webHidden/>
          </w:rPr>
          <w:fldChar w:fldCharType="begin"/>
        </w:r>
        <w:r w:rsidR="000E6674">
          <w:rPr>
            <w:noProof/>
            <w:webHidden/>
          </w:rPr>
          <w:instrText xml:space="preserve"> PAGEREF _Toc386466551 \h </w:instrText>
        </w:r>
        <w:r w:rsidR="000E6674">
          <w:rPr>
            <w:noProof/>
            <w:webHidden/>
          </w:rPr>
        </w:r>
        <w:r w:rsidR="000E6674">
          <w:rPr>
            <w:noProof/>
            <w:webHidden/>
          </w:rPr>
          <w:fldChar w:fldCharType="separate"/>
        </w:r>
        <w:r w:rsidR="000E6674">
          <w:rPr>
            <w:noProof/>
            <w:webHidden/>
          </w:rPr>
          <w:t>11</w:t>
        </w:r>
        <w:r w:rsidR="000E6674">
          <w:rPr>
            <w:noProof/>
            <w:webHidden/>
          </w:rPr>
          <w:fldChar w:fldCharType="end"/>
        </w:r>
      </w:hyperlink>
    </w:p>
    <w:p w:rsidR="000E6674" w:rsidRDefault="009D263B">
      <w:pPr>
        <w:pStyle w:val="TOC2"/>
        <w:tabs>
          <w:tab w:val="right" w:leader="dot" w:pos="8630"/>
        </w:tabs>
        <w:rPr>
          <w:noProof/>
        </w:rPr>
      </w:pPr>
      <w:hyperlink w:anchor="_Toc386466552" w:history="1">
        <w:r w:rsidR="000E6674" w:rsidRPr="00551DC8">
          <w:rPr>
            <w:rStyle w:val="Hyperlink"/>
            <w:noProof/>
          </w:rPr>
          <w:t>A15. Explanation for Program Changes or Adjustments</w:t>
        </w:r>
        <w:r w:rsidR="000E6674">
          <w:rPr>
            <w:noProof/>
            <w:webHidden/>
          </w:rPr>
          <w:tab/>
        </w:r>
        <w:r w:rsidR="000E6674">
          <w:rPr>
            <w:noProof/>
            <w:webHidden/>
          </w:rPr>
          <w:fldChar w:fldCharType="begin"/>
        </w:r>
        <w:r w:rsidR="000E6674">
          <w:rPr>
            <w:noProof/>
            <w:webHidden/>
          </w:rPr>
          <w:instrText xml:space="preserve"> PAGEREF _Toc386466552 \h </w:instrText>
        </w:r>
        <w:r w:rsidR="000E6674">
          <w:rPr>
            <w:noProof/>
            <w:webHidden/>
          </w:rPr>
        </w:r>
        <w:r w:rsidR="000E6674">
          <w:rPr>
            <w:noProof/>
            <w:webHidden/>
          </w:rPr>
          <w:fldChar w:fldCharType="separate"/>
        </w:r>
        <w:r w:rsidR="000E6674">
          <w:rPr>
            <w:noProof/>
            <w:webHidden/>
          </w:rPr>
          <w:t>12</w:t>
        </w:r>
        <w:r w:rsidR="000E6674">
          <w:rPr>
            <w:noProof/>
            <w:webHidden/>
          </w:rPr>
          <w:fldChar w:fldCharType="end"/>
        </w:r>
      </w:hyperlink>
    </w:p>
    <w:p w:rsidR="000E6674" w:rsidRDefault="009D263B">
      <w:pPr>
        <w:pStyle w:val="TOC2"/>
        <w:tabs>
          <w:tab w:val="right" w:leader="dot" w:pos="8630"/>
        </w:tabs>
        <w:rPr>
          <w:noProof/>
        </w:rPr>
      </w:pPr>
      <w:hyperlink w:anchor="_Toc386466553" w:history="1">
        <w:r w:rsidR="000E6674" w:rsidRPr="00551DC8">
          <w:rPr>
            <w:rStyle w:val="Hyperlink"/>
            <w:noProof/>
          </w:rPr>
          <w:t>A16. Plans for Tabulation and Publication and Project Time Schedule</w:t>
        </w:r>
        <w:r w:rsidR="000E6674">
          <w:rPr>
            <w:noProof/>
            <w:webHidden/>
          </w:rPr>
          <w:tab/>
        </w:r>
        <w:r w:rsidR="000E6674">
          <w:rPr>
            <w:noProof/>
            <w:webHidden/>
          </w:rPr>
          <w:fldChar w:fldCharType="begin"/>
        </w:r>
        <w:r w:rsidR="000E6674">
          <w:rPr>
            <w:noProof/>
            <w:webHidden/>
          </w:rPr>
          <w:instrText xml:space="preserve"> PAGEREF _Toc386466553 \h </w:instrText>
        </w:r>
        <w:r w:rsidR="000E6674">
          <w:rPr>
            <w:noProof/>
            <w:webHidden/>
          </w:rPr>
        </w:r>
        <w:r w:rsidR="000E6674">
          <w:rPr>
            <w:noProof/>
            <w:webHidden/>
          </w:rPr>
          <w:fldChar w:fldCharType="separate"/>
        </w:r>
        <w:r w:rsidR="000E6674">
          <w:rPr>
            <w:noProof/>
            <w:webHidden/>
          </w:rPr>
          <w:t>12</w:t>
        </w:r>
        <w:r w:rsidR="000E6674">
          <w:rPr>
            <w:noProof/>
            <w:webHidden/>
          </w:rPr>
          <w:fldChar w:fldCharType="end"/>
        </w:r>
      </w:hyperlink>
    </w:p>
    <w:p w:rsidR="000E6674" w:rsidRDefault="009D263B">
      <w:pPr>
        <w:pStyle w:val="TOC2"/>
        <w:tabs>
          <w:tab w:val="right" w:leader="dot" w:pos="8630"/>
        </w:tabs>
        <w:rPr>
          <w:noProof/>
        </w:rPr>
      </w:pPr>
      <w:hyperlink w:anchor="_Toc386466554" w:history="1">
        <w:r w:rsidR="000E6674" w:rsidRPr="00551DC8">
          <w:rPr>
            <w:rStyle w:val="Hyperlink"/>
            <w:noProof/>
          </w:rPr>
          <w:t>A17. Reason(s) Display of OMB Expiration Date is Inappropriate</w:t>
        </w:r>
        <w:r w:rsidR="000E6674">
          <w:rPr>
            <w:noProof/>
            <w:webHidden/>
          </w:rPr>
          <w:tab/>
        </w:r>
        <w:r w:rsidR="000E6674">
          <w:rPr>
            <w:noProof/>
            <w:webHidden/>
          </w:rPr>
          <w:fldChar w:fldCharType="begin"/>
        </w:r>
        <w:r w:rsidR="000E6674">
          <w:rPr>
            <w:noProof/>
            <w:webHidden/>
          </w:rPr>
          <w:instrText xml:space="preserve"> PAGEREF _Toc386466554 \h </w:instrText>
        </w:r>
        <w:r w:rsidR="000E6674">
          <w:rPr>
            <w:noProof/>
            <w:webHidden/>
          </w:rPr>
        </w:r>
        <w:r w:rsidR="000E6674">
          <w:rPr>
            <w:noProof/>
            <w:webHidden/>
          </w:rPr>
          <w:fldChar w:fldCharType="separate"/>
        </w:r>
        <w:r w:rsidR="000E6674">
          <w:rPr>
            <w:noProof/>
            <w:webHidden/>
          </w:rPr>
          <w:t>13</w:t>
        </w:r>
        <w:r w:rsidR="000E6674">
          <w:rPr>
            <w:noProof/>
            <w:webHidden/>
          </w:rPr>
          <w:fldChar w:fldCharType="end"/>
        </w:r>
      </w:hyperlink>
    </w:p>
    <w:p w:rsidR="000E6674" w:rsidRDefault="009D263B">
      <w:pPr>
        <w:pStyle w:val="TOC2"/>
        <w:tabs>
          <w:tab w:val="right" w:leader="dot" w:pos="8630"/>
        </w:tabs>
        <w:rPr>
          <w:noProof/>
        </w:rPr>
      </w:pPr>
      <w:hyperlink w:anchor="_Toc386466555" w:history="1">
        <w:r w:rsidR="000E6674" w:rsidRPr="00551DC8">
          <w:rPr>
            <w:rStyle w:val="Hyperlink"/>
            <w:noProof/>
          </w:rPr>
          <w:t>A18. Exceptions to Certification for Paperwork Reduction Act Submissions</w:t>
        </w:r>
        <w:r w:rsidR="000E6674">
          <w:rPr>
            <w:noProof/>
            <w:webHidden/>
          </w:rPr>
          <w:tab/>
        </w:r>
        <w:r w:rsidR="000E6674">
          <w:rPr>
            <w:noProof/>
            <w:webHidden/>
          </w:rPr>
          <w:fldChar w:fldCharType="begin"/>
        </w:r>
        <w:r w:rsidR="000E6674">
          <w:rPr>
            <w:noProof/>
            <w:webHidden/>
          </w:rPr>
          <w:instrText xml:space="preserve"> PAGEREF _Toc386466555 \h </w:instrText>
        </w:r>
        <w:r w:rsidR="000E6674">
          <w:rPr>
            <w:noProof/>
            <w:webHidden/>
          </w:rPr>
        </w:r>
        <w:r w:rsidR="000E6674">
          <w:rPr>
            <w:noProof/>
            <w:webHidden/>
          </w:rPr>
          <w:fldChar w:fldCharType="separate"/>
        </w:r>
        <w:r w:rsidR="000E6674">
          <w:rPr>
            <w:noProof/>
            <w:webHidden/>
          </w:rPr>
          <w:t>13</w:t>
        </w:r>
        <w:r w:rsidR="000E6674">
          <w:rPr>
            <w:noProof/>
            <w:webHidden/>
          </w:rPr>
          <w:fldChar w:fldCharType="end"/>
        </w:r>
      </w:hyperlink>
    </w:p>
    <w:p w:rsidR="000E6674" w:rsidRDefault="009D263B">
      <w:pPr>
        <w:pStyle w:val="TOC2"/>
        <w:tabs>
          <w:tab w:val="right" w:leader="dot" w:pos="8630"/>
        </w:tabs>
        <w:rPr>
          <w:noProof/>
        </w:rPr>
      </w:pPr>
      <w:hyperlink w:anchor="_Toc386466556" w:history="1">
        <w:r w:rsidR="000E6674" w:rsidRPr="00551DC8">
          <w:rPr>
            <w:rStyle w:val="Hyperlink"/>
            <w:noProof/>
          </w:rPr>
          <w:t>References</w:t>
        </w:r>
        <w:r w:rsidR="000E6674">
          <w:rPr>
            <w:noProof/>
            <w:webHidden/>
          </w:rPr>
          <w:tab/>
        </w:r>
        <w:r w:rsidR="000E6674">
          <w:rPr>
            <w:noProof/>
            <w:webHidden/>
          </w:rPr>
          <w:fldChar w:fldCharType="begin"/>
        </w:r>
        <w:r w:rsidR="000E6674">
          <w:rPr>
            <w:noProof/>
            <w:webHidden/>
          </w:rPr>
          <w:instrText xml:space="preserve"> PAGEREF _Toc386466556 \h </w:instrText>
        </w:r>
        <w:r w:rsidR="000E6674">
          <w:rPr>
            <w:noProof/>
            <w:webHidden/>
          </w:rPr>
        </w:r>
        <w:r w:rsidR="000E6674">
          <w:rPr>
            <w:noProof/>
            <w:webHidden/>
          </w:rPr>
          <w:fldChar w:fldCharType="separate"/>
        </w:r>
        <w:r w:rsidR="000E6674">
          <w:rPr>
            <w:noProof/>
            <w:webHidden/>
          </w:rPr>
          <w:t>14</w:t>
        </w:r>
        <w:r w:rsidR="000E6674">
          <w:rPr>
            <w:noProof/>
            <w:webHidden/>
          </w:rPr>
          <w:fldChar w:fldCharType="end"/>
        </w:r>
      </w:hyperlink>
    </w:p>
    <w:p w:rsidR="009276D8" w:rsidRDefault="000E6674" w:rsidP="009E13C2">
      <w:pPr>
        <w:pStyle w:val="TOC2"/>
        <w:tabs>
          <w:tab w:val="right" w:leader="dot" w:pos="8630"/>
        </w:tabs>
      </w:pPr>
      <w:r>
        <w:rPr>
          <w:noProof/>
        </w:rPr>
        <w:fldChar w:fldCharType="end"/>
      </w:r>
    </w:p>
    <w:p w:rsidR="005E0D2D" w:rsidRDefault="005E0D2D" w:rsidP="009276D8">
      <w:pPr>
        <w:jc w:val="left"/>
      </w:pPr>
    </w:p>
    <w:p w:rsidR="009276D8" w:rsidRDefault="009276D8" w:rsidP="009276D8">
      <w:pPr>
        <w:jc w:val="left"/>
      </w:pPr>
      <w:r>
        <w:t>Attachment 1: Legislation Authorizing Data Collection</w:t>
      </w:r>
    </w:p>
    <w:p w:rsidR="009276D8" w:rsidRDefault="009276D8" w:rsidP="009276D8">
      <w:pPr>
        <w:jc w:val="left"/>
      </w:pPr>
      <w:r>
        <w:t>Attachment 2: 60-day Federal Register Notice</w:t>
      </w:r>
    </w:p>
    <w:p w:rsidR="009276D8" w:rsidRDefault="009276D8" w:rsidP="009276D8">
      <w:pPr>
        <w:jc w:val="left"/>
      </w:pPr>
      <w:r>
        <w:t>Attachment 3: Medical Testing Mock Form</w:t>
      </w:r>
    </w:p>
    <w:p w:rsidR="009276D8" w:rsidRDefault="009276D8" w:rsidP="009276D8">
      <w:pPr>
        <w:jc w:val="left"/>
      </w:pPr>
      <w:r>
        <w:t>Attachment 4: Informed Consent Form</w:t>
      </w:r>
    </w:p>
    <w:p w:rsidR="009276D8" w:rsidRDefault="009276D8" w:rsidP="009276D8">
      <w:pPr>
        <w:jc w:val="left"/>
      </w:pPr>
      <w:r>
        <w:t>Attachment 5: Health Questionnaire</w:t>
      </w:r>
    </w:p>
    <w:p w:rsidR="009276D8" w:rsidRDefault="009276D8" w:rsidP="009276D8">
      <w:pPr>
        <w:jc w:val="left"/>
      </w:pPr>
      <w:r>
        <w:t>Attachment 6: Institutional Review Board Approval</w:t>
      </w:r>
    </w:p>
    <w:p w:rsidR="009276D8" w:rsidRDefault="009276D8" w:rsidP="009276D8">
      <w:pPr>
        <w:jc w:val="left"/>
        <w:sectPr w:rsidR="009276D8" w:rsidSect="009E13C2">
          <w:footerReference w:type="default" r:id="rId9"/>
          <w:type w:val="continuous"/>
          <w:pgSz w:w="12240" w:h="15840"/>
          <w:pgMar w:top="1440" w:right="1800" w:bottom="1440" w:left="1800" w:header="720" w:footer="720" w:gutter="0"/>
          <w:cols w:space="720"/>
          <w:titlePg/>
          <w:docGrid w:linePitch="360"/>
        </w:sectPr>
      </w:pPr>
      <w:r>
        <w:t>Attachment 7: Public Comments and Responses to the 60-day Federal Register Notice</w:t>
      </w:r>
    </w:p>
    <w:p w:rsidR="00293145" w:rsidRPr="0090377D" w:rsidRDefault="00293145" w:rsidP="0090377D">
      <w:pPr>
        <w:pStyle w:val="Heading1"/>
        <w:rPr>
          <w:noProof/>
        </w:rPr>
      </w:pPr>
      <w:bookmarkStart w:id="1" w:name="_Toc165106503"/>
      <w:bookmarkStart w:id="2" w:name="_Toc386466529"/>
      <w:r w:rsidRPr="0090377D">
        <w:lastRenderedPageBreak/>
        <w:t>Section A</w:t>
      </w:r>
      <w:r w:rsidR="00D33C39" w:rsidRPr="0090377D">
        <w:t xml:space="preserve">. </w:t>
      </w:r>
      <w:r w:rsidRPr="0090377D">
        <w:t>Justification</w:t>
      </w:r>
      <w:bookmarkEnd w:id="1"/>
      <w:bookmarkEnd w:id="2"/>
    </w:p>
    <w:p w:rsidR="00293145" w:rsidRDefault="00293145">
      <w:pPr>
        <w:pStyle w:val="Heading2"/>
      </w:pPr>
      <w:bookmarkStart w:id="3" w:name="_Toc165106504"/>
      <w:bookmarkStart w:id="4" w:name="_Toc386466530"/>
      <w:r>
        <w:t xml:space="preserve">A1. Circumstances </w:t>
      </w:r>
      <w:r w:rsidR="007F6580">
        <w:t>Making the Collection of Information Necessary</w:t>
      </w:r>
      <w:bookmarkEnd w:id="3"/>
      <w:bookmarkEnd w:id="4"/>
    </w:p>
    <w:p w:rsidR="00FC6B91" w:rsidRDefault="00990CE6" w:rsidP="008359D0">
      <w:pPr>
        <w:rPr>
          <w:rStyle w:val="Heading3Char"/>
        </w:rPr>
      </w:pPr>
      <w:bookmarkStart w:id="5" w:name="_Toc384908607"/>
      <w:bookmarkStart w:id="6" w:name="_Toc386466531"/>
      <w:r w:rsidRPr="0090377D">
        <w:rPr>
          <w:rStyle w:val="Heading3Char"/>
        </w:rPr>
        <w:t>Background</w:t>
      </w:r>
      <w:bookmarkStart w:id="7" w:name="_Toc165106505"/>
      <w:bookmarkEnd w:id="5"/>
      <w:bookmarkEnd w:id="6"/>
    </w:p>
    <w:p w:rsidR="00C22B52" w:rsidRDefault="008359D0" w:rsidP="00C22B52">
      <w:r w:rsidRPr="008359D0">
        <w:t xml:space="preserve">This OMB request is for a </w:t>
      </w:r>
      <w:r w:rsidR="009C2660">
        <w:t>revised</w:t>
      </w:r>
      <w:r w:rsidRPr="008359D0">
        <w:t xml:space="preserve"> data collection project that will examine the viability of influenza virus in cough-generated aerosols</w:t>
      </w:r>
      <w:r w:rsidR="00D33C39">
        <w:t xml:space="preserve">. </w:t>
      </w:r>
      <w:r w:rsidR="00C22B52">
        <w:t>The</w:t>
      </w:r>
      <w:r w:rsidR="00150E40">
        <w:t xml:space="preserve"> revision is needed for OMB</w:t>
      </w:r>
      <w:r w:rsidR="007A43F3">
        <w:t xml:space="preserve"> # 0920-0888, expiration date 5/31/2014, “Persistence of Viable Influenza Virus in Aerosols”.</w:t>
      </w:r>
      <w:r w:rsidR="00C22B52">
        <w:t xml:space="preserve"> </w:t>
      </w:r>
      <w:r w:rsidR="00C22B52" w:rsidRPr="008359D0">
        <w:t>OMB approval is requested for three years.</w:t>
      </w:r>
      <w:r w:rsidR="00C22B52">
        <w:t xml:space="preserve"> The following changes have been made to the original data collection project:</w:t>
      </w:r>
    </w:p>
    <w:p w:rsidR="00C22B52" w:rsidRDefault="00C22B52" w:rsidP="00C22B52">
      <w:pPr>
        <w:pStyle w:val="ListParagraph"/>
        <w:numPr>
          <w:ilvl w:val="0"/>
          <w:numId w:val="22"/>
        </w:numPr>
      </w:pPr>
      <w:r>
        <w:t>To make the recruitment process faster and easier for potential participants, the initial screening will be performed verbally rather than through the health questionnaire.</w:t>
      </w:r>
    </w:p>
    <w:p w:rsidR="00C22B52" w:rsidRDefault="00C22B52" w:rsidP="00C22B52">
      <w:pPr>
        <w:pStyle w:val="ListParagraph"/>
        <w:numPr>
          <w:ilvl w:val="0"/>
          <w:numId w:val="22"/>
        </w:numPr>
      </w:pPr>
      <w:r>
        <w:t>The number of potential participants has been increased from 132 to 360. In a previous similar study, the number of potential participants who agree to join the study was 50%, which was lower than anticipated. The increase will allow the study to recruit 180 participants.</w:t>
      </w:r>
    </w:p>
    <w:p w:rsidR="00C22B52" w:rsidRDefault="00C22B52" w:rsidP="00C22B52">
      <w:pPr>
        <w:pStyle w:val="ListParagraph"/>
        <w:numPr>
          <w:ilvl w:val="0"/>
          <w:numId w:val="22"/>
        </w:numPr>
      </w:pPr>
      <w:r>
        <w:t>The number of qualified participants has been increased from 120 to 180. This is necessary to provide a sufficient number of cough aerosol samples with detectable amounts of viable influenza and is based on a previous study, where 10% of aerosol samples had culturable virus.</w:t>
      </w:r>
    </w:p>
    <w:p w:rsidR="00C22B52" w:rsidRDefault="00C22B52" w:rsidP="00C22B52">
      <w:pPr>
        <w:pStyle w:val="ListParagraph"/>
        <w:numPr>
          <w:ilvl w:val="0"/>
          <w:numId w:val="22"/>
        </w:numPr>
      </w:pPr>
      <w:r>
        <w:t>The Informed consent form has been substantially revised to make it easier to read and understand. As a result of the revisions, the burden per response for that form has been reduced from 20 to 15 minutes.</w:t>
      </w:r>
    </w:p>
    <w:p w:rsidR="00C22B52" w:rsidRDefault="00C22B52" w:rsidP="00C22B52">
      <w:pPr>
        <w:pStyle w:val="ListParagraph"/>
        <w:numPr>
          <w:ilvl w:val="0"/>
          <w:numId w:val="22"/>
        </w:numPr>
      </w:pPr>
      <w:r>
        <w:t xml:space="preserve">Because of the increases in the number of potential and qualified participants, the total burden hours has increased from </w:t>
      </w:r>
      <w:r w:rsidR="007C1633">
        <w:t>84</w:t>
      </w:r>
      <w:r>
        <w:t xml:space="preserve"> to 168 hours.</w:t>
      </w:r>
    </w:p>
    <w:p w:rsidR="00C22B52" w:rsidRPr="00484B7A" w:rsidRDefault="00C22B52" w:rsidP="00C22B52">
      <w:pPr>
        <w:pStyle w:val="ListParagraph"/>
        <w:numPr>
          <w:ilvl w:val="0"/>
          <w:numId w:val="22"/>
        </w:numPr>
      </w:pPr>
      <w:r>
        <w:t xml:space="preserve">The title of the ICR has been changed to “Factors Influencing the Transmission of Influenza” in order to reflect the new focus of the project on influenza viability and to match the title of the human </w:t>
      </w:r>
      <w:r w:rsidR="009755C1">
        <w:t>subjects’</w:t>
      </w:r>
      <w:r>
        <w:t xml:space="preserve"> protocol approved by the Institutional Review Board.</w:t>
      </w:r>
    </w:p>
    <w:p w:rsidR="00C22B52" w:rsidRDefault="00C22B52" w:rsidP="003D0886"/>
    <w:p w:rsidR="008359D0" w:rsidRPr="008359D0" w:rsidRDefault="003D0886" w:rsidP="003D0886">
      <w:r>
        <w:t xml:space="preserve">Under 29 USC 669 </w:t>
      </w:r>
      <w:r w:rsidR="008151C0">
        <w:t>Section 20(a)</w:t>
      </w:r>
      <w:r w:rsidR="00FF5010">
        <w:t>(1)</w:t>
      </w:r>
      <w:r w:rsidR="008359D0" w:rsidRPr="008359D0">
        <w:t xml:space="preserve"> of the 1970 Occupational Safety and Health Act (Attachment 1), </w:t>
      </w:r>
      <w:r w:rsidR="00B65B20">
        <w:t xml:space="preserve">the </w:t>
      </w:r>
      <w:r w:rsidR="008359D0" w:rsidRPr="008359D0">
        <w:t>N</w:t>
      </w:r>
      <w:r w:rsidR="00B65B20">
        <w:t xml:space="preserve">ational </w:t>
      </w:r>
      <w:r w:rsidR="00235CCF" w:rsidRPr="008359D0">
        <w:t>I</w:t>
      </w:r>
      <w:r w:rsidR="00235CCF">
        <w:t>nstitute</w:t>
      </w:r>
      <w:r w:rsidR="00B65B20">
        <w:t xml:space="preserve"> for </w:t>
      </w:r>
      <w:r w:rsidR="008359D0" w:rsidRPr="008359D0">
        <w:t>O</w:t>
      </w:r>
      <w:r w:rsidR="00B65B20">
        <w:t xml:space="preserve">ccupational </w:t>
      </w:r>
      <w:r w:rsidR="008359D0" w:rsidRPr="008359D0">
        <w:t>S</w:t>
      </w:r>
      <w:r w:rsidR="00B65B20">
        <w:t xml:space="preserve">afety and </w:t>
      </w:r>
      <w:r w:rsidR="008359D0" w:rsidRPr="008359D0">
        <w:t>H</w:t>
      </w:r>
      <w:r w:rsidR="00B65B20">
        <w:t>ealth (NIOSH)</w:t>
      </w:r>
      <w:r w:rsidR="008359D0" w:rsidRPr="008359D0">
        <w:t xml:space="preserve"> is tasked with conducting research involving innovative methods, techniques, and approaches for dealing with occupational safety and health problems</w:t>
      </w:r>
      <w:r w:rsidR="00D33C39">
        <w:t xml:space="preserve">. </w:t>
      </w:r>
      <w:r w:rsidR="008359D0" w:rsidRPr="008359D0">
        <w:t>Similarly, the Centers for Disease Control and Prevention’s Health Protection Goals include a Healthy Workplace goal to “promote and protect the health and safety of people who work by preventing workplace-related fatalities, illnesses, injuries, and personal health risks.” The proposed project will provide needed information for addressing both of these goals in the healthcare worker population by characterizing their exposure to potentially infectious airborne material. The availability of this information will help determine the infection control and personal protective measures needed to protect healthcare workers from this hazard.</w:t>
      </w:r>
    </w:p>
    <w:p w:rsidR="008359D0" w:rsidRPr="008359D0" w:rsidRDefault="008359D0" w:rsidP="008359D0"/>
    <w:p w:rsidR="008359D0" w:rsidRPr="008359D0" w:rsidRDefault="008359D0" w:rsidP="008359D0">
      <w:r w:rsidRPr="008359D0">
        <w:t>The National Occupational Research Agenda (NORA) effort led by NIOSH established national research and activity goals for groups of industry sectors. One of these groups is the Healthcare and Social Assistance (HCSA) Sector. The proposed project will contribute to HCSA Strategic Goal 5, “Stop transmission of infectious diseases in healthcare and social assistance settings among workers, patients and visitors”; HCSA Intermediate Goal 5.1, “Understanding mechanisms and routes – Investigators across a broad range of disciplines will conduct research to understand mechanisms and determinants of routes by which infectious diseases are transmitted in the healthcare and social assistance setting” and HCSA Activity/Output Goal 5.1.3, “Conduct research to better understand characteristics associated with airborne transmission, such as quantity and size distribution of aerosols generated by coughing and sneezing, determinants of survival and infectivity in airborne droplet nuclei, and virulence after airborne transmission.”</w:t>
      </w:r>
    </w:p>
    <w:p w:rsidR="00A10088" w:rsidRDefault="00A10088" w:rsidP="008359D0"/>
    <w:p w:rsidR="00B861BC" w:rsidRDefault="00B861BC" w:rsidP="00B861BC">
      <w:r w:rsidRPr="00CB0C96">
        <w:t xml:space="preserve">Influenza is a highly transmissible respiratory virus </w:t>
      </w:r>
      <w:r>
        <w:t xml:space="preserve">that </w:t>
      </w:r>
      <w:r w:rsidRPr="00CB0C96">
        <w:t xml:space="preserve">is of </w:t>
      </w:r>
      <w:r>
        <w:t>great</w:t>
      </w:r>
      <w:r w:rsidRPr="00CB0C96">
        <w:t xml:space="preserve"> concern because of the potential for newly-emerging strains to cause a global pandemic.</w:t>
      </w:r>
      <w:r>
        <w:t xml:space="preserve"> If a pandemic occurs, tremendous demands will be placed on the healthcare system. However, at the same time, healthcare workers and emergency responders will face a much greater likelihood of exposure to the virus than the general public. In the early stages of the 2009 H1N1 influenza pandemic, CDC estimated that at least half of the healthcare workers who became ill with H1N1 influenza were infected </w:t>
      </w:r>
      <w:r w:rsidRPr="0049101D">
        <w:t>on</w:t>
      </w:r>
      <w:r>
        <w:t xml:space="preserve"> the job </w:t>
      </w:r>
      <w:r>
        <w:fldChar w:fldCharType="begin">
          <w:fldData xml:space="preserve">PEVuZE5vdGU+PENpdGU+PEF1dGhvcj5XaXNlPC9BdXRob3I+PFllYXI+MjAxMTwvWWVhcj48UmVj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</w:fldData>
        </w:fldChar>
      </w:r>
      <w:r>
        <w:instrText xml:space="preserve"> ADDIN EN.CITE </w:instrText>
      </w:r>
      <w:r>
        <w:fldChar w:fldCharType="begin">
          <w:fldData xml:space="preserve">PEVuZE5vdGU+PENpdGU+PEF1dGhvcj5XaXNlPC9BdXRob3I+PFllYXI+MjAxMTwvWWVhcj48UmVj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</w:fldData>
        </w:fldChar>
      </w:r>
      <w:r>
        <w:instrText xml:space="preserve"> ADDIN EN.CITE.DATA </w:instrText>
      </w:r>
      <w:r>
        <w:fldChar w:fldCharType="end"/>
      </w:r>
      <w:r>
        <w:fldChar w:fldCharType="separate"/>
      </w:r>
      <w:r>
        <w:rPr>
          <w:noProof/>
        </w:rPr>
        <w:t>[</w:t>
      </w:r>
      <w:hyperlink w:anchor="_ENREF_1" w:tooltip="Wise, 2011 #5164" w:history="1">
        <w:r w:rsidR="002B2AA7">
          <w:rPr>
            <w:noProof/>
          </w:rPr>
          <w:t>1</w:t>
        </w:r>
      </w:hyperlink>
      <w:r>
        <w:rPr>
          <w:noProof/>
        </w:rPr>
        <w:t>]</w:t>
      </w:r>
      <w:r>
        <w:fldChar w:fldCharType="end"/>
      </w:r>
      <w:r>
        <w:t xml:space="preserve">. </w:t>
      </w:r>
      <w:r w:rsidRPr="00CB0C96">
        <w:t xml:space="preserve">For this reason, </w:t>
      </w:r>
      <w:r>
        <w:t>it is important to understand how the virus is transmitted from person to person so that healthcare workers can be protected while they are caring for the sick.</w:t>
      </w:r>
    </w:p>
    <w:p w:rsidR="00B861BC" w:rsidRDefault="00B861BC" w:rsidP="00B861BC"/>
    <w:p w:rsidR="00B861BC" w:rsidRDefault="00B861BC" w:rsidP="00B861BC">
      <w:r>
        <w:t xml:space="preserve">Although influenza is known to be transmitted by infectious secretions, these secretions can be transferred </w:t>
      </w:r>
      <w:r w:rsidRPr="0053510A">
        <w:t xml:space="preserve">from person to person </w:t>
      </w:r>
      <w:r>
        <w:t xml:space="preserve">in different ways, and the </w:t>
      </w:r>
      <w:r w:rsidRPr="00297114">
        <w:t>relative</w:t>
      </w:r>
      <w:r>
        <w:t xml:space="preserve"> </w:t>
      </w:r>
      <w:r w:rsidRPr="00297114">
        <w:t xml:space="preserve">importance of the </w:t>
      </w:r>
      <w:r>
        <w:t>various</w:t>
      </w:r>
      <w:r w:rsidRPr="00297114">
        <w:t xml:space="preserve"> </w:t>
      </w:r>
      <w:r>
        <w:t xml:space="preserve">pathways is not known </w:t>
      </w:r>
      <w:r>
        <w:fldChar w:fldCharType="begin">
          <w:fldData xml:space="preserve">PEVuZE5vdGU+PENpdGU+PEF1dGhvcj5CZWxzZXI8L0F1dGhvcj48WWVhcj4yMDEwPC9ZZWFyPjxS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</w:fldData>
        </w:fldChar>
      </w:r>
      <w:r>
        <w:instrText xml:space="preserve"> ADDIN EN.CITE </w:instrText>
      </w:r>
      <w:r>
        <w:fldChar w:fldCharType="begin">
          <w:fldData xml:space="preserve">PEVuZE5vdGU+PENpdGU+PEF1dGhvcj5CZWxzZXI8L0F1dGhvcj48WWVhcj4yMDEwPC9ZZWFyPjxS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</w:fldData>
        </w:fldChar>
      </w:r>
      <w:r>
        <w:instrText xml:space="preserve"> ADDIN EN.CITE.DATA </w:instrText>
      </w:r>
      <w:r>
        <w:fldChar w:fldCharType="end"/>
      </w:r>
      <w:r>
        <w:fldChar w:fldCharType="separate"/>
      </w:r>
      <w:r>
        <w:rPr>
          <w:noProof/>
        </w:rPr>
        <w:t>[</w:t>
      </w:r>
      <w:hyperlink w:anchor="_ENREF_2" w:tooltip="Belser, 2010 #5135" w:history="1">
        <w:r w:rsidR="002B2AA7">
          <w:rPr>
            <w:noProof/>
          </w:rPr>
          <w:t>2</w:t>
        </w:r>
      </w:hyperlink>
      <w:r>
        <w:rPr>
          <w:noProof/>
        </w:rPr>
        <w:t xml:space="preserve">; </w:t>
      </w:r>
      <w:hyperlink w:anchor="_ENREF_3" w:tooltip="Bridges, 2003 #4479" w:history="1">
        <w:r w:rsidR="002B2AA7">
          <w:rPr>
            <w:noProof/>
          </w:rPr>
          <w:t>3</w:t>
        </w:r>
      </w:hyperlink>
      <w:r>
        <w:rPr>
          <w:noProof/>
        </w:rPr>
        <w:t>]</w:t>
      </w:r>
      <w:r>
        <w:fldChar w:fldCharType="end"/>
      </w:r>
      <w:r>
        <w:t>. In particular, the role of airborne transmission in the spread of influenza is unclear, with some investigators concluding that airborne transmission is a key route</w:t>
      </w:r>
      <w:r w:rsidRPr="00777A1C">
        <w:t xml:space="preserve"> (reviewed in </w:t>
      </w:r>
      <w:r>
        <w:fldChar w:fldCharType="begin">
          <w:fldData xml:space="preserve">PEVuZE5vdGU+PENpdGU+PEF1dGhvcj5UZWxsaWVyPC9BdXRob3I+PFllYXI+MjAwOTwvWWVhcj48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</w:fldData>
        </w:fldChar>
      </w:r>
      <w:r>
        <w:instrText xml:space="preserve"> ADDIN EN.CITE </w:instrText>
      </w:r>
      <w:r>
        <w:fldChar w:fldCharType="begin">
          <w:fldData xml:space="preserve">PEVuZE5vdGU+PENpdGU+PEF1dGhvcj5UZWxsaWVyPC9BdXRob3I+PFllYXI+MjAwOTwvWWVhcj48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</w:fldData>
        </w:fldChar>
      </w:r>
      <w:r>
        <w:instrText xml:space="preserve"> ADDIN EN.CITE.DATA </w:instrText>
      </w:r>
      <w:r>
        <w:fldChar w:fldCharType="end"/>
      </w:r>
      <w:r>
        <w:fldChar w:fldCharType="separate"/>
      </w:r>
      <w:r>
        <w:rPr>
          <w:noProof/>
        </w:rPr>
        <w:t>[</w:t>
      </w:r>
      <w:hyperlink w:anchor="_ENREF_4" w:tooltip="Tellier, 2009 #5022" w:history="1">
        <w:r w:rsidR="002B2AA7">
          <w:rPr>
            <w:noProof/>
          </w:rPr>
          <w:t>4-6</w:t>
        </w:r>
      </w:hyperlink>
      <w:r>
        <w:rPr>
          <w:noProof/>
        </w:rPr>
        <w:t>]</w:t>
      </w:r>
      <w:r>
        <w:fldChar w:fldCharType="end"/>
      </w:r>
      <w:r w:rsidRPr="00777A1C">
        <w:t>)</w:t>
      </w:r>
      <w:r>
        <w:t>, while others</w:t>
      </w:r>
      <w:r w:rsidRPr="00777A1C">
        <w:t xml:space="preserve"> maintain that </w:t>
      </w:r>
      <w:r>
        <w:t xml:space="preserve">it rarely, if ever, occurs </w:t>
      </w:r>
      <w:r w:rsidRPr="00777A1C">
        <w:t xml:space="preserve">(reviewed in </w:t>
      </w:r>
      <w:r w:rsidRPr="00777A1C">
        <w:fldChar w:fldCharType="begin"/>
      </w:r>
      <w:r>
        <w:instrText xml:space="preserve"> ADDIN EN.CITE &lt;EndNote&gt;&lt;Cite&gt;&lt;Author&gt;Brankston&lt;/Author&gt;&lt;Year&gt;2007&lt;/Year&gt;&lt;RecNum&gt;4725&lt;/RecNum&gt;&lt;DisplayText&gt;[7]&lt;/DisplayText&gt;&lt;record&gt;&lt;rec-number&gt;4725&lt;/rec-number&gt;&lt;foreign-keys&gt;&lt;key app="EN" db-id="909ptpt5t2e5faedaz9x0zfztfra0p0ffps0"&gt;4725&lt;/key&gt;&lt;/foreign-keys&gt;&lt;ref-type name="Journal Article"&gt;17&lt;/ref-type&gt;&lt;contributors&gt;&lt;authors&gt;&lt;author&gt;Brankston, G.&lt;/author&gt;&lt;author&gt;Gitterman, L.&lt;/author&gt;&lt;author&gt;Hirji, Z.&lt;/author&gt;&lt;author&gt;Lemieux, C.&lt;/author&gt;&lt;author&gt;Gardam, M.&lt;/author&gt;&lt;/authors&gt;&lt;/contributors&gt;&lt;auth-address&gt;Infection Prevention and Control Unit, University Health Network, Toronto, Ontario, Canada.&lt;/auth-address&gt;&lt;titles&gt;&lt;title&gt;Transmission of influenza A in human beings&lt;/title&gt;&lt;secondary-title&gt;Lancet Infect Dis&lt;/secondary-title&gt;&lt;/titles&gt;&lt;periodical&gt;&lt;full-title&gt;Lancet Infect Dis&lt;/full-title&gt;&lt;abbr-1&gt;Lancet Infect. Dis.&lt;/abbr-1&gt;&lt;/periodical&gt;&lt;pages&gt;257-65&lt;/pages&gt;&lt;volume&gt;7&lt;/volume&gt;&lt;number&gt;4&lt;/number&gt;&lt;keywords&gt;&lt;keyword&gt;Animals&lt;/keyword&gt;&lt;keyword&gt;Cross Infection/prevention &amp;amp; control&lt;/keyword&gt;&lt;keyword&gt;Disease Models, Animal&lt;/keyword&gt;&lt;keyword&gt;Disease Outbreaks/prevention &amp;amp; control&lt;/keyword&gt;&lt;keyword&gt;Disease Transmission, Horizontal&lt;/keyword&gt;&lt;keyword&gt;Fomites/microbiology&lt;/keyword&gt;&lt;keyword&gt;Humans&lt;/keyword&gt;&lt;keyword&gt;Influenza A Virus, H5N1 Subtype&lt;/keyword&gt;&lt;keyword&gt;Influenza, Human/prevention &amp;amp; control/ transmission&lt;/keyword&gt;&lt;keyword&gt;Respiratory Protective Devices&lt;/keyword&gt;&lt;/keywords&gt;&lt;dates&gt;&lt;year&gt;2007&lt;/year&gt;&lt;pub-dates&gt;&lt;date&gt;Apr&lt;/date&gt;&lt;/pub-dates&gt;&lt;/dates&gt;&lt;accession-num&gt;17376383&lt;/accession-num&gt;&lt;urls&gt;&lt;/urls&gt;&lt;/record&gt;&lt;/Cite&gt;&lt;/EndNote&gt;</w:instrText>
      </w:r>
      <w:r w:rsidRPr="00777A1C">
        <w:fldChar w:fldCharType="separate"/>
      </w:r>
      <w:r>
        <w:rPr>
          <w:noProof/>
        </w:rPr>
        <w:t>[</w:t>
      </w:r>
      <w:hyperlink w:anchor="_ENREF_7" w:tooltip="Brankston, 2007 #4725" w:history="1">
        <w:r w:rsidR="002B2AA7">
          <w:rPr>
            <w:noProof/>
          </w:rPr>
          <w:t>7</w:t>
        </w:r>
      </w:hyperlink>
      <w:r>
        <w:rPr>
          <w:noProof/>
        </w:rPr>
        <w:t>]</w:t>
      </w:r>
      <w:r w:rsidRPr="00777A1C">
        <w:fldChar w:fldCharType="end"/>
      </w:r>
      <w:r w:rsidRPr="00777A1C">
        <w:t>).</w:t>
      </w:r>
      <w:r>
        <w:t xml:space="preserve"> The question of airborne transmission is especially important in healthcare facilities,</w:t>
      </w:r>
      <w:r w:rsidRPr="00777A1C">
        <w:t xml:space="preserve"> </w:t>
      </w:r>
      <w:r>
        <w:t xml:space="preserve">where influenza patients tend to congregate during influenza season, because it directly impacts the infection control and personal protective measures that should be taken. During the 2009 H1N1 pandemic, for example, an Institute of Medicine (IOM) panel recommended that healthcare workers in close contact with influenza patients wear respirators to avoid infectious aerosols </w:t>
      </w:r>
      <w:r>
        <w:fldChar w:fldCharType="begin"/>
      </w:r>
      <w:r>
        <w:instrText xml:space="preserve"> ADDIN EN.CITE &lt;EndNote&gt;&lt;Cite&gt;&lt;Author&gt;Liverman&lt;/Author&gt;&lt;Year&gt;2009&lt;/Year&gt;&lt;RecNum&gt;4982&lt;/RecNum&gt;&lt;DisplayText&gt;[8]&lt;/DisplayText&gt;&lt;record&gt;&lt;rec-number&gt;4982&lt;/rec-number&gt;&lt;foreign-keys&gt;&lt;key app="EN" db-id="909ptpt5t2e5faedaz9x0zfztfra0p0ffps0"&gt;4982&lt;/key&gt;&lt;/foreign-keys&gt;&lt;ref-type name="Report"&gt;27&lt;/ref-type&gt;&lt;contributors&gt;&lt;authors&gt;&lt;author&gt;Liverman, C. T.&lt;/author&gt;&lt;author&gt;Harris, T. A.&lt;/author&gt;&lt;author&gt;Bonnie Rogers, M. E.&lt;/author&gt;&lt;author&gt;Shine, K. I.&lt;/author&gt;&lt;/authors&gt;&lt;tertiary-authors&gt;&lt;author&gt;The National Academies Press&lt;/author&gt;&lt;/tertiary-authors&gt;&lt;/contributors&gt;&lt;titles&gt;&lt;title&gt;Respiratory Protection for Healthcare Workers in the Workplace Against Novel H1N1 Influenza A: A Letter Report&lt;/title&gt;&lt;/titles&gt;&lt;pages&gt;68&lt;/pages&gt;&lt;keywords&gt;&lt;keyword&gt;Influenza&lt;/keyword&gt;&lt;keyword&gt;pandemics&lt;/keyword&gt;&lt;keyword&gt;respirators&lt;/keyword&gt;&lt;keyword&gt;Surgical masks&lt;/keyword&gt;&lt;/keywords&gt;&lt;dates&gt;&lt;year&gt;2009&lt;/year&gt;&lt;/dates&gt;&lt;pub-location&gt;Washington, DC&lt;/pub-location&gt;&lt;publisher&gt;Institute of Medicine&lt;/publisher&gt;&lt;accession-num&gt;ISBN: 0-309-14428-0&lt;/accession-num&gt;&lt;urls&gt;&lt;related-urls&gt;&lt;url&gt;http://www.nap.edu/catalog/12748.html&lt;/url&gt;&lt;/related-urls&gt;&lt;/urls&gt;&lt;/record&gt;&lt;/Cite&gt;&lt;/EndNote&gt;</w:instrText>
      </w:r>
      <w:r>
        <w:fldChar w:fldCharType="separate"/>
      </w:r>
      <w:r>
        <w:rPr>
          <w:noProof/>
        </w:rPr>
        <w:t>[</w:t>
      </w:r>
      <w:hyperlink w:anchor="_ENREF_8" w:tooltip="Liverman, 2009 #4982" w:history="1">
        <w:r w:rsidR="002B2AA7">
          <w:rPr>
            <w:noProof/>
          </w:rPr>
          <w:t>8</w:t>
        </w:r>
      </w:hyperlink>
      <w:r>
        <w:rPr>
          <w:noProof/>
        </w:rPr>
        <w:t>]</w:t>
      </w:r>
      <w:r>
        <w:fldChar w:fldCharType="end"/>
      </w:r>
      <w:r>
        <w:t>. This recommendation was subsequently adopted by some health authorities such as the Centers for Disease Control and Prevention (CDC), but not by others, such as the World Health Organization (WHO). The IOM panel also noted that many questions about the airborne transmission of influenza are unresolved, and the issue remains controversial.</w:t>
      </w:r>
    </w:p>
    <w:p w:rsidR="00B861BC" w:rsidRDefault="00B861BC" w:rsidP="00B861BC"/>
    <w:p w:rsidR="00B861BC" w:rsidRDefault="00B861BC" w:rsidP="00B861BC">
      <w:r>
        <w:t xml:space="preserve">In previous studies, we showed that influenza virus RNA could be detected in airborne particles in healthcare facilities </w:t>
      </w:r>
      <w:r>
        <w:fldChar w:fldCharType="begin">
          <w:fldData xml:space="preserve">PEVuZE5vdGU+PENpdGU+PEF1dGhvcj5MaW5kc2xleTwvQXV0aG9yPjxZZWFyPjIwMTA8L1llYXI+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4uIEluZmVjdC4g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i4gSW5mZWN0LiBEaXMuPC9hYmJyLTE+PC9wZXJpb2Rp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=
</w:fldData>
        </w:fldChar>
      </w:r>
      <w:r>
        <w:instrText xml:space="preserve"> ADDIN EN.CITE </w:instrText>
      </w:r>
      <w:r>
        <w:fldChar w:fldCharType="begin">
          <w:fldData xml:space="preserve">PEVuZE5vdGU+PENpdGU+PEF1dGhvcj5MaW5kc2xleTwvQXV0aG9yPjxZZWFyPjIwMTA8L1llYXI+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4uIEluZmVjdC4g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i4gSW5mZWN0LiBEaXMuPC9hYmJyLTE+PC9wZXJpb2Rp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=
</w:fldData>
        </w:fldChar>
      </w:r>
      <w:r>
        <w:instrText xml:space="preserve"> ADDIN EN.CITE.DATA </w:instrText>
      </w:r>
      <w:r>
        <w:fldChar w:fldCharType="end"/>
      </w:r>
      <w:r>
        <w:fldChar w:fldCharType="separate"/>
      </w:r>
      <w:r>
        <w:rPr>
          <w:noProof/>
        </w:rPr>
        <w:t>[</w:t>
      </w:r>
      <w:hyperlink w:anchor="_ENREF_9" w:tooltip="Lindsley, 2010 #5039" w:history="1">
        <w:r w:rsidR="002B2AA7">
          <w:rPr>
            <w:noProof/>
          </w:rPr>
          <w:t>9</w:t>
        </w:r>
      </w:hyperlink>
      <w:r>
        <w:rPr>
          <w:noProof/>
        </w:rPr>
        <w:t xml:space="preserve">; </w:t>
      </w:r>
      <w:hyperlink w:anchor="_ENREF_10" w:tooltip="Blachere, 2009 #4840" w:history="1">
        <w:r w:rsidR="002B2AA7">
          <w:rPr>
            <w:noProof/>
          </w:rPr>
          <w:t>10</w:t>
        </w:r>
      </w:hyperlink>
      <w:r>
        <w:rPr>
          <w:noProof/>
        </w:rPr>
        <w:t>]</w:t>
      </w:r>
      <w:r>
        <w:fldChar w:fldCharType="end"/>
      </w:r>
      <w:r>
        <w:t xml:space="preserve">, and that patients with influenza produced aerosol particles while coughing that contain influenza virus RNA </w:t>
      </w:r>
      <w:r>
        <w:fldChar w:fldCharType="begin">
          <w:fldData xml:space="preserve">PEVuZE5vdGU+PENpdGU+PEF1dGhvcj5MaW5kc2xleTwvQXV0aG9yPjxZZWFyPjIwMTA8L1llYXI+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==
</w:fldData>
        </w:fldChar>
      </w:r>
      <w:r>
        <w:instrText xml:space="preserve"> ADDIN EN.CITE </w:instrText>
      </w:r>
      <w:r>
        <w:fldChar w:fldCharType="begin">
          <w:fldData xml:space="preserve">PEVuZE5vdGU+PENpdGU+PEF1dGhvcj5MaW5kc2xleTwvQXV0aG9yPjxZZWFyPjIwMTA8L1llYXI+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==
</w:fldData>
        </w:fldChar>
      </w:r>
      <w:r>
        <w:instrText xml:space="preserve"> ADDIN EN.CITE.DATA </w:instrText>
      </w:r>
      <w:r>
        <w:fldChar w:fldCharType="end"/>
      </w:r>
      <w:r>
        <w:fldChar w:fldCharType="separate"/>
      </w:r>
      <w:r>
        <w:rPr>
          <w:noProof/>
        </w:rPr>
        <w:t>[</w:t>
      </w:r>
      <w:hyperlink w:anchor="_ENREF_11" w:tooltip="Lindsley, 2010 #5117" w:history="1">
        <w:r w:rsidR="002B2AA7">
          <w:rPr>
            <w:noProof/>
          </w:rPr>
          <w:t>11</w:t>
        </w:r>
      </w:hyperlink>
      <w:r>
        <w:rPr>
          <w:noProof/>
        </w:rPr>
        <w:t>]</w:t>
      </w:r>
      <w:r>
        <w:fldChar w:fldCharType="end"/>
      </w:r>
      <w:r>
        <w:t xml:space="preserve">. Similar results have been reported in other studies. </w:t>
      </w:r>
      <w:r w:rsidRPr="00297114">
        <w:t xml:space="preserve">Stelzer-Braid et al. </w:t>
      </w:r>
      <w:r w:rsidRPr="00297114">
        <w:fldChar w:fldCharType="begin"/>
      </w:r>
      <w:r>
        <w:instrText xml:space="preserve"> ADDIN EN.CITE &lt;EndNote&gt;&lt;Cite ExcludeAuth="1"&gt;&lt;Author&gt;Stelzer-Braid&lt;/Author&gt;&lt;Year&gt;2009&lt;/Year&gt;&lt;RecNum&gt;4967&lt;/RecNum&gt;&lt;DisplayText&gt;[12]&lt;/DisplayText&gt;&lt;record&gt;&lt;rec-number&gt;4967&lt;/rec-number&gt;&lt;foreign-keys&gt;&lt;key app="EN" db-id="909ptpt5t2e5faedaz9x0zfztfra0p0ffps0"&gt;4967&lt;/key&gt;&lt;/foreign-keys&gt;&lt;ref-type name="Journal Article"&gt;17&lt;/ref-type&gt;&lt;contributors&gt;&lt;authors&gt;&lt;author&gt;Stelzer-Braid, S.&lt;/author&gt;&lt;author&gt;Oliver, B. G.&lt;/author&gt;&lt;author&gt;Blazey, A. J.&lt;/author&gt;&lt;author&gt;Argent, E.&lt;/author&gt;&lt;author&gt;Newsome, T. P.&lt;/author&gt;&lt;author&gt;Rawlinson, W. D.&lt;/author&gt;&lt;author&gt;Tovey, E. R.&lt;/author&gt;&lt;/authors&gt;&lt;/contributors&gt;&lt;auth-address&gt;Faculty of Science, School of Biotechnology and Biomolecular Sciences, University of New South Wales, Kensington, NSW, Australia.&lt;/auth-address&gt;&lt;titles&gt;&lt;title&gt;Exhalation of respiratory viruses by breathing, coughing, and talking&lt;/title&gt;&lt;secondary-title&gt;J Med Virol&lt;/secondary-title&gt;&lt;/titles&gt;&lt;periodical&gt;&lt;full-title&gt;J Med Virol&lt;/full-title&gt;&lt;abbr-1&gt;J. Med. Virol.&lt;/abbr-1&gt;&lt;/periodical&gt;&lt;pages&gt;1674-9&lt;/pages&gt;&lt;volume&gt;81&lt;/volume&gt;&lt;number&gt;9&lt;/number&gt;&lt;keywords&gt;&lt;keyword&gt;Adult&lt;/keyword&gt;&lt;keyword&gt;Aerosols&lt;/keyword&gt;&lt;keyword&gt;Child&lt;/keyword&gt;&lt;keyword&gt;Child, Preschool&lt;/keyword&gt;&lt;keyword&gt;Cough&lt;/keyword&gt;&lt;keyword&gt;Exhalation&lt;/keyword&gt;&lt;keyword&gt;Female&lt;/keyword&gt;&lt;keyword&gt;Humans&lt;/keyword&gt;&lt;keyword&gt;Male&lt;/keyword&gt;&lt;keyword&gt;Middle Aged&lt;/keyword&gt;&lt;keyword&gt;Polymerase Chain Reaction/methods&lt;/keyword&gt;&lt;keyword&gt;Respiration&lt;/keyword&gt;&lt;keyword&gt;Virus Shedding&lt;/keyword&gt;&lt;keyword&gt;Viruses/ classification/ isolation &amp;amp; purification&lt;/keyword&gt;&lt;keyword&gt;Young Adult&lt;/keyword&gt;&lt;/keywords&gt;&lt;dates&gt;&lt;year&gt;2009&lt;/year&gt;&lt;pub-dates&gt;&lt;date&gt;Sep&lt;/date&gt;&lt;/pub-dates&gt;&lt;/dates&gt;&lt;accession-num&gt;19626609&lt;/accession-num&gt;&lt;urls&gt;&lt;/urls&gt;&lt;custom1&gt;0 (Aerosols)&lt;/custom1&gt;&lt;electronic-resource-num&gt;10.1002/jmv.21556 [doi]&lt;/electronic-resource-num&gt;&lt;/record&gt;&lt;/Cite&gt;&lt;/EndNote&gt;</w:instrText>
      </w:r>
      <w:r w:rsidRPr="00297114">
        <w:fldChar w:fldCharType="separate"/>
      </w:r>
      <w:r>
        <w:rPr>
          <w:noProof/>
        </w:rPr>
        <w:t>[</w:t>
      </w:r>
      <w:hyperlink w:anchor="_ENREF_12" w:tooltip="Stelzer-Braid, 2009 #4967" w:history="1">
        <w:r w:rsidR="002B2AA7">
          <w:rPr>
            <w:noProof/>
          </w:rPr>
          <w:t>12</w:t>
        </w:r>
      </w:hyperlink>
      <w:r>
        <w:rPr>
          <w:noProof/>
        </w:rPr>
        <w:t>]</w:t>
      </w:r>
      <w:r w:rsidRPr="00297114">
        <w:fldChar w:fldCharType="end"/>
      </w:r>
      <w:r w:rsidRPr="00297114">
        <w:t xml:space="preserve"> detected influenza </w:t>
      </w:r>
      <w:r>
        <w:t>viral RNA</w:t>
      </w:r>
      <w:r w:rsidRPr="00297114">
        <w:t xml:space="preserve"> produced by influenza patients </w:t>
      </w:r>
      <w:r w:rsidRPr="00297114">
        <w:lastRenderedPageBreak/>
        <w:t>during breathing and talking.</w:t>
      </w:r>
      <w:r>
        <w:t xml:space="preserve"> </w:t>
      </w:r>
      <w:r w:rsidRPr="006D29B4">
        <w:t xml:space="preserve">Fabian et al. </w:t>
      </w:r>
      <w:r w:rsidRPr="006D29B4">
        <w:fldChar w:fldCharType="begin"/>
      </w:r>
      <w:r>
        <w:instrText xml:space="preserve"> ADDIN EN.CITE &lt;EndNote&gt;&lt;Cite&gt;&lt;Author&gt;Fabian&lt;/Author&gt;&lt;Year&gt;2008&lt;/Year&gt;&lt;RecNum&gt;4874&lt;/RecNum&gt;&lt;DisplayText&gt;[13]&lt;/DisplayText&gt;&lt;record&gt;&lt;rec-number&gt;4874&lt;/rec-number&gt;&lt;foreign-keys&gt;&lt;key app="EN" db-id="909ptpt5t2e5faedaz9x0zfztfra0p0ffps0"&gt;4874&lt;/key&gt;&lt;/foreign-keys&gt;&lt;ref-type name="Journal Article"&gt;17&lt;/ref-type&gt;&lt;contributors&gt;&lt;authors&gt;&lt;author&gt;Fabian, P.&lt;/author&gt;&lt;author&gt;McDevitt, J. J.&lt;/author&gt;&lt;author&gt;DeHaan, W. H.&lt;/author&gt;&lt;author&gt;Fung, R. O.&lt;/author&gt;&lt;author&gt;Cowling, B. J.&lt;/author&gt;&lt;author&gt;Chan, K. H.&lt;/author&gt;&lt;author&gt;Leung, G. M.&lt;/author&gt;&lt;author&gt;Milton, D. K.&lt;/author&gt;&lt;/authors&gt;&lt;/contributors&gt;&lt;auth-address&gt;Work Environment Department, University of Massachusetts Lowell, Lowell, Massachusetts, United States of America. patricia_fabian@uml.edu&lt;/auth-address&gt;&lt;titles&gt;&lt;title&gt;Influenza virus in human exhaled breath: an observational study&lt;/title&gt;&lt;secondary-title&gt;PLoS ONE&lt;/secondary-title&gt;&lt;/titles&gt;&lt;periodical&gt;&lt;full-title&gt;PLoS ONE&lt;/full-title&gt;&lt;abbr-1&gt;PLoS ONE&lt;/abbr-1&gt;&lt;/periodical&gt;&lt;pages&gt;e2691&lt;/pages&gt;&lt;volume&gt;3&lt;/volume&gt;&lt;number&gt;7&lt;/number&gt;&lt;keywords&gt;&lt;keyword&gt;Adolescent&lt;/keyword&gt;&lt;keyword&gt;Adult&lt;/keyword&gt;&lt;keyword&gt;Air&lt;/keyword&gt;&lt;keyword&gt;Breath Tests&lt;/keyword&gt;&lt;keyword&gt;Exhalation&lt;/keyword&gt;&lt;keyword&gt;Female&lt;/keyword&gt;&lt;keyword&gt;Humans&lt;/keyword&gt;&lt;keyword&gt;Influenza, Human/ transmission&lt;/keyword&gt;&lt;keyword&gt;Male&lt;/keyword&gt;&lt;keyword&gt;Middle Aged&lt;/keyword&gt;&lt;keyword&gt;Mouth Breathing&lt;/keyword&gt;&lt;keyword&gt;Orthomyxoviridae/ metabolism&lt;/keyword&gt;&lt;keyword&gt;Polytetrafluoroethylene&lt;/keyword&gt;&lt;keyword&gt;RNA, Viral/analysis&lt;/keyword&gt;&lt;keyword&gt;Respiration&lt;/keyword&gt;&lt;/keywords&gt;&lt;dates&gt;&lt;year&gt;2008&lt;/year&gt;&lt;/dates&gt;&lt;accession-num&gt;18628983&lt;/accession-num&gt;&lt;urls&gt;&lt;/urls&gt;&lt;custom1&gt;0 (RNA, Viral)&amp;#xD;9002-84-0 (Polytetrafluoroethylene)&lt;/custom1&gt;&lt;electronic-resource-num&gt;10.1371/journal.pone.0002691 [doi]&lt;/electronic-resource-num&gt;&lt;/record&gt;&lt;/Cite&gt;&lt;/EndNote&gt;</w:instrText>
      </w:r>
      <w:r w:rsidRPr="006D29B4">
        <w:fldChar w:fldCharType="separate"/>
      </w:r>
      <w:r>
        <w:rPr>
          <w:noProof/>
        </w:rPr>
        <w:t>[</w:t>
      </w:r>
      <w:hyperlink w:anchor="_ENREF_13" w:tooltip="Fabian, 2008 #4874" w:history="1">
        <w:r w:rsidR="002B2AA7">
          <w:rPr>
            <w:noProof/>
          </w:rPr>
          <w:t>13</w:t>
        </w:r>
      </w:hyperlink>
      <w:r>
        <w:rPr>
          <w:noProof/>
        </w:rPr>
        <w:t>]</w:t>
      </w:r>
      <w:r w:rsidRPr="006D29B4">
        <w:fldChar w:fldCharType="end"/>
      </w:r>
      <w:r w:rsidRPr="006D29B4">
        <w:t xml:space="preserve"> showed that 60% of patients with influenza A and 14% of patients with influenza B had detectable levels of viral RNA in their exhaled breath</w:t>
      </w:r>
      <w:r w:rsidRPr="00297114">
        <w:t>.</w:t>
      </w:r>
      <w:r>
        <w:t xml:space="preserve"> Milton et al. </w:t>
      </w:r>
      <w:r>
        <w:fldChar w:fldCharType="begin"/>
      </w:r>
      <w:r w:rsidR="002B2AA7">
        <w:instrText xml:space="preserve"> ADDIN EN.CITE &lt;EndNote&gt;&lt;Cite&gt;&lt;Author&gt;Milton&lt;/Author&gt;&lt;Year&gt;2013&lt;/Year&gt;&lt;RecNum&gt;5422&lt;/RecNum&gt;&lt;DisplayText&gt;[14]&lt;/DisplayText&gt;&lt;record&gt;&lt;rec-number&gt;5422&lt;/rec-number&gt;&lt;foreign-keys&gt;&lt;key app="EN" db-id="909ptpt5t2e5faedaz9x0zfztfra0p0ffps0"&gt;5422&lt;/key&gt;&lt;/foreign-keys&gt;&lt;ref-type name="Journal Article"&gt;17&lt;/ref-type&gt;&lt;contributors&gt;&lt;authors&gt;&lt;author&gt;Milton, D. K.&lt;/author&gt;&lt;author&gt;Fabian, M. P.&lt;/author&gt;&lt;author&gt;Cowling, B. J.&lt;/author&gt;&lt;author&gt;Grantham, M. L.&lt;/author&gt;&lt;author&gt;McDevitt, J. J.&lt;/author&gt;&lt;/authors&gt;&lt;/contributors&gt;&lt;auth-address&gt;Maryland Institute for Applied Environmental Health, University of Maryland School of Public Health, College Park, Maryland, United States of America. dmilton@umd.edu&lt;/auth-address&gt;&lt;titles&gt;&lt;title&gt;Influenza virus aerosols in human exhaled breath: particle size, culturability, and effect of surgical masks&lt;/title&gt;&lt;secondary-title&gt;PLoS Pathog&lt;/secondary-title&gt;&lt;alt-title&gt;PLoS pathogens&lt;/alt-title&gt;&lt;/titles&gt;&lt;periodical&gt;&lt;full-title&gt;PLoS Pathog&lt;/full-title&gt;&lt;abbr-1&gt;PLoS Pathog.&lt;/abbr-1&gt;&lt;/periodical&gt;&lt;pages&gt;e1003205&lt;/pages&gt;&lt;volume&gt;9&lt;/volume&gt;&lt;number&gt;3&lt;/number&gt;&lt;keywords&gt;&lt;keyword&gt;Aerosols&lt;/keyword&gt;&lt;keyword&gt;Air Microbiology&lt;/keyword&gt;&lt;keyword&gt;Cough/virology&lt;/keyword&gt;&lt;keyword&gt;Cross Infection/*prevention &amp;amp; control/virology&lt;/keyword&gt;&lt;keyword&gt;Exhalation&lt;/keyword&gt;&lt;keyword&gt;Humans&lt;/keyword&gt;&lt;keyword&gt;Influenza, Human/*transmission&lt;/keyword&gt;&lt;keyword&gt;*Masks&lt;/keyword&gt;&lt;keyword&gt;*Orthomyxoviridae/physiology&lt;/keyword&gt;&lt;keyword&gt;Particle Size&lt;/keyword&gt;&lt;keyword&gt;RNA, Viral&lt;/keyword&gt;&lt;keyword&gt;Respiration&lt;/keyword&gt;&lt;keyword&gt;Virus Shedding&lt;/keyword&gt;&lt;keyword&gt;Mask as source control&lt;/keyword&gt;&lt;/keywords&gt;&lt;dates&gt;&lt;year&gt;2013&lt;/year&gt;&lt;pub-dates&gt;&lt;date&gt;Mar&lt;/date&gt;&lt;/pub-dates&gt;&lt;/dates&gt;&lt;isbn&gt;1553-7374 (Electronic)&amp;#xD;1553-7366 (Linking)&lt;/isbn&gt;&lt;accession-num&gt;23505369&lt;/accession-num&gt;&lt;urls&gt;&lt;related-urls&gt;&lt;url&gt;http://www.ncbi.nlm.nih.gov/pubmed/23505369&lt;/url&gt;&lt;/related-urls&gt;&lt;/urls&gt;&lt;custom2&gt;3591312&lt;/custom2&gt;&lt;electronic-resource-num&gt;10.1371/journal.ppat.1003205&lt;/electronic-resource-num&gt;&lt;/record&gt;&lt;/Cite&gt;&lt;/EndNote&gt;</w:instrText>
      </w:r>
      <w:r>
        <w:fldChar w:fldCharType="separate"/>
      </w:r>
      <w:r>
        <w:rPr>
          <w:noProof/>
        </w:rPr>
        <w:t>[</w:t>
      </w:r>
      <w:hyperlink w:anchor="_ENREF_14" w:tooltip="Milton, 2013 #5422" w:history="1">
        <w:r w:rsidR="002B2AA7">
          <w:rPr>
            <w:noProof/>
          </w:rPr>
          <w:t>14</w:t>
        </w:r>
      </w:hyperlink>
      <w:r>
        <w:rPr>
          <w:noProof/>
        </w:rPr>
        <w:t>]</w:t>
      </w:r>
      <w:r>
        <w:fldChar w:fldCharType="end"/>
      </w:r>
      <w:r>
        <w:t xml:space="preserve"> collected aerosol particles exhaled by influenza patients and found that patients shed about 33 viral copies/minute in aerosol particles </w:t>
      </w:r>
      <w:r w:rsidRPr="00FF7E91">
        <w:t xml:space="preserve">≥5 µm </w:t>
      </w:r>
      <w:r>
        <w:t xml:space="preserve">and 187 viral copies/minute in particles </w:t>
      </w:r>
      <w:r w:rsidRPr="00FF7E91">
        <w:t>&lt;5 µm</w:t>
      </w:r>
      <w:r>
        <w:t>.</w:t>
      </w:r>
      <w:r w:rsidR="002C2617">
        <w:t xml:space="preserve"> </w:t>
      </w:r>
      <w:r>
        <w:t xml:space="preserve">Bischoff et al. </w:t>
      </w:r>
      <w:r>
        <w:fldChar w:fldCharType="begin">
          <w:fldData xml:space="preserve">PEVuZE5vdGU+PENpdGU+PEF1dGhvcj5CaXNjaG9mZjwvQXV0aG9yPjxZZWFyPjIwMTM8L1llYXI+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</w:fldData>
        </w:fldChar>
      </w:r>
      <w:r>
        <w:instrText xml:space="preserve"> ADDIN EN.CITE </w:instrText>
      </w:r>
      <w:r>
        <w:fldChar w:fldCharType="begin">
          <w:fldData xml:space="preserve">PEVuZE5vdGU+PENpdGU+PEF1dGhvcj5CaXNjaG9mZjwvQXV0aG9yPjxZZWFyPjIwMTM8L1llYXI+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</w:fldData>
        </w:fldChar>
      </w:r>
      <w:r>
        <w:instrText xml:space="preserve"> ADDIN EN.CITE.DATA </w:instrText>
      </w:r>
      <w:r>
        <w:fldChar w:fldCharType="end"/>
      </w:r>
      <w:r>
        <w:fldChar w:fldCharType="separate"/>
      </w:r>
      <w:r>
        <w:rPr>
          <w:noProof/>
        </w:rPr>
        <w:t>[</w:t>
      </w:r>
      <w:hyperlink w:anchor="_ENREF_15" w:tooltip="Bischoff, 2013 #5393" w:history="1">
        <w:r w:rsidR="002B2AA7">
          <w:rPr>
            <w:noProof/>
          </w:rPr>
          <w:t>15</w:t>
        </w:r>
      </w:hyperlink>
      <w:r>
        <w:rPr>
          <w:noProof/>
        </w:rPr>
        <w:t>]</w:t>
      </w:r>
      <w:r>
        <w:fldChar w:fldCharType="end"/>
      </w:r>
      <w:r>
        <w:t xml:space="preserve"> demonstrated that influenza virus RNA could be detected up to 6 feet from hospitalized patients with influenza.</w:t>
      </w:r>
    </w:p>
    <w:p w:rsidR="00B861BC" w:rsidRDefault="00B861BC" w:rsidP="00B861BC"/>
    <w:p w:rsidR="00B861BC" w:rsidRDefault="00B861BC" w:rsidP="00B861BC">
      <w:r>
        <w:t xml:space="preserve">Although these studies have demonstrated that influenza patients do release influenza virus in airborne particles, a frequent criticism of our work has been that </w:t>
      </w:r>
      <w:r w:rsidR="000F292E">
        <w:t>polymerase chain reaction (</w:t>
      </w:r>
      <w:r>
        <w:t>PCR</w:t>
      </w:r>
      <w:r w:rsidR="000F292E">
        <w:t>)</w:t>
      </w:r>
      <w:r>
        <w:t xml:space="preserve"> was the primary detection method</w:t>
      </w:r>
      <w:r w:rsidR="000F292E">
        <w:t>. Although PCR is very sensitive, it does not distinguish between live and dead virus</w:t>
      </w:r>
      <w:r>
        <w:t xml:space="preserve">, and thus the potential for the virus in the expelled aerosols to infect someone is unknown. Our group and Milton’s were able to </w:t>
      </w:r>
      <w:r w:rsidR="000F292E">
        <w:t>grow</w:t>
      </w:r>
      <w:r>
        <w:t xml:space="preserve"> influenza virus from two of each set of the collected samples, but this has not been sufficient to determine what fraction of influenza patients expel infectious virus in aerosols or how much infectious virus is released. Information about how much viable influenza virus is expelled in aerosol particles by patients is needed so that the potential for influenza infections to be transmitted by airborne particles can be better understood and appropriate protective measures for healthcare workers can be implemented.</w:t>
      </w:r>
    </w:p>
    <w:p w:rsidR="00B861BC" w:rsidRDefault="00B861BC" w:rsidP="00B861BC"/>
    <w:p w:rsidR="00B861BC" w:rsidRDefault="00B861BC" w:rsidP="00B861BC">
      <w:r>
        <w:t xml:space="preserve">In addition to searching for viable influenza virus in cough aerosols, we will also test a unique new method that may help to predict infectious aerosol production by coughing patients. Recent work at NIOSH has shown that an analysis of the sounds produced by patients during coughing can be used to screen for obstructive and </w:t>
      </w:r>
      <w:r w:rsidR="0053035D">
        <w:t>re</w:t>
      </w:r>
      <w:r>
        <w:t xml:space="preserve">strictive lung ailments </w:t>
      </w:r>
      <w:r>
        <w:fldChar w:fldCharType="begin">
          <w:fldData xml:space="preserve">PEVuZE5vdGU+PENpdGU+PEF1dGhvcj5Hb2xkc21pdGg8L0F1dGhvcj48WWVhcj4yMDEwPC9ZZWFy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</w:fldData>
        </w:fldChar>
      </w:r>
      <w:r>
        <w:instrText xml:space="preserve"> ADDIN EN.CITE </w:instrText>
      </w:r>
      <w:r>
        <w:fldChar w:fldCharType="begin">
          <w:fldData xml:space="preserve">PEVuZE5vdGU+PENpdGU+PEF1dGhvcj5Hb2xkc21pdGg8L0F1dGhvcj48WWVhcj4yMDEwPC9ZZWFy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</w:fldData>
        </w:fldChar>
      </w:r>
      <w:r>
        <w:instrText xml:space="preserve"> ADDIN EN.CITE.DATA </w:instrText>
      </w:r>
      <w:r>
        <w:fldChar w:fldCharType="end"/>
      </w:r>
      <w:r>
        <w:fldChar w:fldCharType="separate"/>
      </w:r>
      <w:r>
        <w:rPr>
          <w:noProof/>
        </w:rPr>
        <w:t>[</w:t>
      </w:r>
      <w:hyperlink w:anchor="_ENREF_16" w:tooltip="Goldsmith, 2010 #5503" w:history="1">
        <w:r w:rsidR="002B2AA7">
          <w:rPr>
            <w:noProof/>
          </w:rPr>
          <w:t>16</w:t>
        </w:r>
      </w:hyperlink>
      <w:r>
        <w:rPr>
          <w:noProof/>
        </w:rPr>
        <w:t xml:space="preserve">; </w:t>
      </w:r>
      <w:hyperlink w:anchor="_ENREF_17" w:tooltip="Abaza, 2009 #5502" w:history="1">
        <w:r w:rsidR="002B2AA7">
          <w:rPr>
            <w:noProof/>
          </w:rPr>
          <w:t>17</w:t>
        </w:r>
      </w:hyperlink>
      <w:r>
        <w:rPr>
          <w:noProof/>
        </w:rPr>
        <w:t>]</w:t>
      </w:r>
      <w:r>
        <w:fldChar w:fldCharType="end"/>
      </w:r>
      <w:r>
        <w:t xml:space="preserve">. Influenza typically causes an increase in airway mucus, which may increase aerosol production and also change the sound characteristics of coughs by increasing airway resistance. If so, cough sound analysis may offer a relatively simple non-invasive means to screen for patients who are likely to release the greatest amounts of infectious aerosol particles into the air. Studies of human respiratory aerosol production have found that the amount of aerosol particles produced by people varies tremendously from person to person (reviewed in </w:t>
      </w:r>
      <w:r>
        <w:fldChar w:fldCharType="begin"/>
      </w:r>
      <w:r>
        <w:instrText xml:space="preserve"> ADDIN EN.CITE &lt;EndNote&gt;&lt;Cite&gt;&lt;Author&gt;Gralton&lt;/Author&gt;&lt;Year&gt;2011&lt;/Year&gt;&lt;RecNum&gt;5161&lt;/RecNum&gt;&lt;DisplayText&gt;[18]&lt;/DisplayText&gt;&lt;record&gt;&lt;rec-number&gt;5161&lt;/rec-number&gt;&lt;foreign-keys&gt;&lt;key app="EN" db-id="909ptpt5t2e5faedaz9x0zfztfra0p0ffps0"&gt;5161&lt;/key&gt;&lt;/foreign-keys&gt;&lt;ref-type name="Journal Article"&gt;17&lt;/ref-type&gt;&lt;contributors&gt;&lt;authors&gt;&lt;author&gt;Gralton, J.&lt;/author&gt;&lt;author&gt;Tovey, E.&lt;/author&gt;&lt;author&gt;McLaws, M. L.&lt;/author&gt;&lt;author&gt;Rawlinson, W. D.&lt;/author&gt;&lt;/authors&gt;&lt;/contributors&gt;&lt;auth-address&gt;School of Public Health and Community Medicine, The University of New South Wales, Australia.&lt;/auth-address&gt;&lt;titles&gt;&lt;title&gt;The role of particle size in aerosolised pathogen transmission: a review&lt;/title&gt;&lt;secondary-title&gt;J Infect&lt;/secondary-title&gt;&lt;/titles&gt;&lt;periodical&gt;&lt;full-title&gt;J Infect&lt;/full-title&gt;&lt;abbr-1&gt;J. Infect.&lt;/abbr-1&gt;&lt;/periodical&gt;&lt;pages&gt;1-13&lt;/pages&gt;&lt;volume&gt;62&lt;/volume&gt;&lt;number&gt;1&lt;/number&gt;&lt;keywords&gt;&lt;keyword&gt;Aerosols&lt;/keyword&gt;&lt;keyword&gt;Disease Transmission, Infectious&lt;/keyword&gt;&lt;keyword&gt;Humans&lt;/keyword&gt;&lt;keyword&gt;Humidity&lt;/keyword&gt;&lt;keyword&gt;Mucus/microbiology&lt;/keyword&gt;&lt;keyword&gt;Particle Size&lt;/keyword&gt;&lt;keyword&gt;Particulate Matter&lt;/keyword&gt;&lt;keyword&gt;Respiratory Tract Infections/ transmission&lt;/keyword&gt;&lt;/keywords&gt;&lt;dates&gt;&lt;year&gt;2011&lt;/year&gt;&lt;pub-dates&gt;&lt;date&gt;Jan&lt;/date&gt;&lt;/pub-dates&gt;&lt;/dates&gt;&lt;accession-num&gt;21094184&lt;/accession-num&gt;&lt;urls&gt;&lt;/urls&gt;&lt;custom1&gt;0 (Aerosols)&amp;#xD;0 (Particulate Matter)&lt;/custom1&gt;&lt;electronic-resource-num&gt;S0163-4453(10)00347-6 [pii]&amp;#xD;10.1016/j.jinf.2010.11.010 [doi]&lt;/electronic-resource-num&gt;&lt;/record&gt;&lt;/Cite&gt;&lt;/EndNote&gt;</w:instrText>
      </w:r>
      <w:r>
        <w:fldChar w:fldCharType="separate"/>
      </w:r>
      <w:r>
        <w:rPr>
          <w:noProof/>
        </w:rPr>
        <w:t>[</w:t>
      </w:r>
      <w:hyperlink w:anchor="_ENREF_18" w:tooltip="Gralton, 2011 #5161" w:history="1">
        <w:r w:rsidR="002B2AA7">
          <w:rPr>
            <w:noProof/>
          </w:rPr>
          <w:t>18</w:t>
        </w:r>
      </w:hyperlink>
      <w:r>
        <w:rPr>
          <w:noProof/>
        </w:rPr>
        <w:t>]</w:t>
      </w:r>
      <w:r>
        <w:fldChar w:fldCharType="end"/>
      </w:r>
      <w:r>
        <w:t xml:space="preserve">). Our own work has shown that both the total number of aerosol particles and the amount of airborne virus coughed out by patients with influenza vary greatly from person to person </w:t>
      </w:r>
      <w:r>
        <w:fldChar w:fldCharType="begin">
          <w:fldData xml:space="preserve">PEVuZE5vdGU+PENpdGU+PEF1dGhvcj5MaW5kc2xleTwvQXV0aG9yPjxZZWFyPjIwMTA8L1llYXI+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</w:fldData>
        </w:fldChar>
      </w:r>
      <w:r>
        <w:instrText xml:space="preserve"> ADDIN EN.CITE </w:instrText>
      </w:r>
      <w:r>
        <w:fldChar w:fldCharType="begin">
          <w:fldData xml:space="preserve">PEVuZE5vdGU+PENpdGU+PEF1dGhvcj5MaW5kc2xleTwvQXV0aG9yPjxZZWFyPjIwMTA8L1llYXI+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</w:fldData>
        </w:fldChar>
      </w:r>
      <w:r>
        <w:instrText xml:space="preserve"> ADDIN EN.CITE.DATA </w:instrText>
      </w:r>
      <w:r>
        <w:fldChar w:fldCharType="end"/>
      </w:r>
      <w:r>
        <w:fldChar w:fldCharType="separate"/>
      </w:r>
      <w:r>
        <w:rPr>
          <w:noProof/>
        </w:rPr>
        <w:t>[</w:t>
      </w:r>
      <w:hyperlink w:anchor="_ENREF_11" w:tooltip="Lindsley, 2010 #5117" w:history="1">
        <w:r w:rsidR="002B2AA7">
          <w:rPr>
            <w:noProof/>
          </w:rPr>
          <w:t>11</w:t>
        </w:r>
      </w:hyperlink>
      <w:r>
        <w:rPr>
          <w:noProof/>
        </w:rPr>
        <w:t xml:space="preserve">; </w:t>
      </w:r>
      <w:hyperlink w:anchor="_ENREF_19" w:tooltip="Lindsley, 2012 #5314" w:history="1">
        <w:r w:rsidR="002B2AA7">
          <w:rPr>
            <w:noProof/>
          </w:rPr>
          <w:t>19</w:t>
        </w:r>
      </w:hyperlink>
      <w:r>
        <w:rPr>
          <w:noProof/>
        </w:rPr>
        <w:t>]</w:t>
      </w:r>
      <w:r>
        <w:fldChar w:fldCharType="end"/>
      </w:r>
      <w:r>
        <w:t xml:space="preserve">. In our study of influenza virus RNA in cough aerosols, 39% of the airborne influenza we detected came from just 3 of 38 patients </w:t>
      </w:r>
      <w:r>
        <w:fldChar w:fldCharType="begin">
          <w:fldData xml:space="preserve">PEVuZE5vdGU+PENpdGU+PEF1dGhvcj5MaW5kc2xleTwvQXV0aG9yPjxZZWFyPjIwMTA8L1llYXI+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==
</w:fldData>
        </w:fldChar>
      </w:r>
      <w:r>
        <w:instrText xml:space="preserve"> ADDIN EN.CITE </w:instrText>
      </w:r>
      <w:r>
        <w:fldChar w:fldCharType="begin">
          <w:fldData xml:space="preserve">PEVuZE5vdGU+PENpdGU+PEF1dGhvcj5MaW5kc2xleTwvQXV0aG9yPjxZZWFyPjIwMTA8L1llYXI+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==
</w:fldData>
        </w:fldChar>
      </w:r>
      <w:r>
        <w:instrText xml:space="preserve"> ADDIN EN.CITE.DATA </w:instrText>
      </w:r>
      <w:r>
        <w:fldChar w:fldCharType="end"/>
      </w:r>
      <w:r>
        <w:fldChar w:fldCharType="separate"/>
      </w:r>
      <w:r>
        <w:rPr>
          <w:noProof/>
        </w:rPr>
        <w:t>[</w:t>
      </w:r>
      <w:hyperlink w:anchor="_ENREF_11" w:tooltip="Lindsley, 2010 #5117" w:history="1">
        <w:r w:rsidR="002B2AA7">
          <w:rPr>
            <w:noProof/>
          </w:rPr>
          <w:t>11</w:t>
        </w:r>
      </w:hyperlink>
      <w:r>
        <w:rPr>
          <w:noProof/>
        </w:rPr>
        <w:t>]</w:t>
      </w:r>
      <w:r>
        <w:fldChar w:fldCharType="end"/>
      </w:r>
      <w:r>
        <w:t xml:space="preserve">. This raises the possibility that some influenza patients may be “superspreaders”; that is, some patients may be far more likely than others to spread the disease to other people </w:t>
      </w:r>
      <w:r>
        <w:fldChar w:fldCharType="begin"/>
      </w:r>
      <w:r>
        <w:instrText xml:space="preserve"> ADDIN EN.CITE &lt;EndNote&gt;&lt;Cite&gt;&lt;Author&gt;Lloyd-Smith&lt;/Author&gt;&lt;Year&gt;2005&lt;/Year&gt;&lt;RecNum&gt;4741&lt;/RecNum&gt;&lt;DisplayText&gt;[20]&lt;/DisplayText&gt;&lt;record&gt;&lt;rec-number&gt;4741&lt;/rec-number&gt;&lt;foreign-keys&gt;&lt;key app="EN" db-id="909ptpt5t2e5faedaz9x0zfztfra0p0ffps0"&gt;4741&lt;/key&gt;&lt;/foreign-keys&gt;&lt;ref-type name="Journal Article"&gt;17&lt;/ref-type&gt;&lt;contributors&gt;&lt;authors&gt;&lt;author&gt;Lloyd-Smith, J. O.&lt;/author&gt;&lt;author&gt;Schreiber, S. J.&lt;/author&gt;&lt;author&gt;Kopp, P. E.&lt;/author&gt;&lt;author&gt;Getz, W. M.&lt;/author&gt;&lt;/authors&gt;&lt;/contributors&gt;&lt;auth-address&gt;Department of Environmental Science, Policy and Management, 140 Mulford Hall, University of California, Berkeley, California 94720-3114, USA. jls@nature.berkeley.edu&lt;/auth-address&gt;&lt;titles&gt;&lt;title&gt;Superspreading and the effect of individual variation on disease emergence&lt;/title&gt;&lt;secondary-title&gt;Nature&lt;/secondary-title&gt;&lt;/titles&gt;&lt;periodical&gt;&lt;full-title&gt;Nature&lt;/full-title&gt;&lt;abbr-1&gt;Nature&lt;/abbr-1&gt;&lt;/periodical&gt;&lt;pages&gt;355-9&lt;/pages&gt;&lt;volume&gt;438&lt;/volume&gt;&lt;number&gt;7066&lt;/number&gt;&lt;keywords&gt;&lt;keyword&gt;Contact Tracing&lt;/keyword&gt;&lt;keyword&gt;Disease Outbreaks/statistics &amp;amp; numerical data&lt;/keyword&gt;&lt;keyword&gt;Disease Susceptibility&lt;/keyword&gt;&lt;keyword&gt;Disease Transmission, Horizontal/ statistics &amp;amp; numerical data&lt;/keyword&gt;&lt;keyword&gt;Humans&lt;/keyword&gt;&lt;keyword&gt;Models, Biological&lt;/keyword&gt;&lt;keyword&gt;Severe Acute Respiratory Syndrome/ epidemiology/ transmission/virology&lt;/keyword&gt;&lt;keyword&gt;Singapore/epidemiology&lt;/keyword&gt;&lt;keyword&gt;superspreader, super-spreader, super spreader, super-spreading, super spreading, superspreading&lt;/keyword&gt;&lt;/keywords&gt;&lt;dates&gt;&lt;year&gt;2005&lt;/year&gt;&lt;pub-dates&gt;&lt;date&gt;Nov 17&lt;/date&gt;&lt;/pub-dates&gt;&lt;/dates&gt;&lt;accession-num&gt;16292310&lt;/accession-num&gt;&lt;urls&gt;&lt;/urls&gt;&lt;research-notes&gt;Nature. 2005 Nov 17;438(7066):293-5. PMID: 16292292&lt;/research-notes&gt;&lt;/record&gt;&lt;/Cite&gt;&lt;/EndNote&gt;</w:instrText>
      </w:r>
      <w:r>
        <w:fldChar w:fldCharType="separate"/>
      </w:r>
      <w:r>
        <w:rPr>
          <w:noProof/>
        </w:rPr>
        <w:t>[</w:t>
      </w:r>
      <w:hyperlink w:anchor="_ENREF_20" w:tooltip="Lloyd-Smith, 2005 #4741" w:history="1">
        <w:r w:rsidR="002B2AA7">
          <w:rPr>
            <w:noProof/>
          </w:rPr>
          <w:t>20</w:t>
        </w:r>
      </w:hyperlink>
      <w:r>
        <w:rPr>
          <w:noProof/>
        </w:rPr>
        <w:t>]</w:t>
      </w:r>
      <w:r>
        <w:fldChar w:fldCharType="end"/>
      </w:r>
      <w:r>
        <w:t xml:space="preserve">. If this is the case, it would be very useful in a pandemic to be able to identify these patients so that extra precautions could be taken to protect workers and the public. </w:t>
      </w:r>
    </w:p>
    <w:p w:rsidR="00B861BC" w:rsidRDefault="00B861BC" w:rsidP="00B861BC"/>
    <w:p w:rsidR="00B861BC" w:rsidRPr="00CB0C96" w:rsidRDefault="00B861BC" w:rsidP="00B861BC">
      <w:pPr>
        <w:rPr>
          <w:rFonts w:cs="Arial"/>
        </w:rPr>
      </w:pPr>
      <w:r w:rsidRPr="00CB0C96">
        <w:rPr>
          <w:rFonts w:cs="Arial"/>
        </w:rPr>
        <w:t xml:space="preserve">The purpose of this study is to gain a better understanding of the production of infectious aerosols </w:t>
      </w:r>
      <w:r>
        <w:rPr>
          <w:rFonts w:cs="Arial"/>
        </w:rPr>
        <w:t>by</w:t>
      </w:r>
      <w:r w:rsidRPr="00CB0C96">
        <w:rPr>
          <w:rFonts w:cs="Arial"/>
        </w:rPr>
        <w:t xml:space="preserve"> patients</w:t>
      </w:r>
      <w:r>
        <w:rPr>
          <w:rFonts w:cs="Arial"/>
        </w:rPr>
        <w:t xml:space="preserve"> with influenza, and to explore cough sound analysis as a method of predicting infectious aerosol production. To do this, cough aerosols produced by volunteer subjects with influenza will be collected and tested for viable influenza virus, and the cough sounds made by these patients will be recorded. </w:t>
      </w:r>
    </w:p>
    <w:p w:rsidR="000C74AA" w:rsidRPr="000C74AA" w:rsidRDefault="00B65B20" w:rsidP="002B2AA7">
      <w:pPr>
        <w:pStyle w:val="Heading3"/>
      </w:pPr>
      <w:bookmarkStart w:id="8" w:name="_Toc386466532"/>
      <w:r>
        <w:lastRenderedPageBreak/>
        <w:t xml:space="preserve">1.1. </w:t>
      </w:r>
      <w:r w:rsidR="00990CE6" w:rsidRPr="000C74AA">
        <w:t>Privacy Impact Assessment</w:t>
      </w:r>
      <w:bookmarkEnd w:id="8"/>
    </w:p>
    <w:p w:rsidR="00AB4997" w:rsidRDefault="002140E4" w:rsidP="00A05BC6">
      <w:r>
        <w:t>Volunteer participants will be recruited from</w:t>
      </w:r>
      <w:r w:rsidR="00D50197">
        <w:t xml:space="preserve"> adult patients presenting</w:t>
      </w:r>
      <w:r w:rsidR="00D50197" w:rsidRPr="00DF7A33">
        <w:t xml:space="preserve"> with influenza-like illness</w:t>
      </w:r>
      <w:r w:rsidR="00D50197">
        <w:t xml:space="preserve"> at out-patient healthcare clinic</w:t>
      </w:r>
      <w:r>
        <w:t>s</w:t>
      </w:r>
      <w:r w:rsidR="00D50197">
        <w:t xml:space="preserve">. We anticipate that the entire study will be conducted at the West Virginia University Health Sciences Center. Participation in the study is voluntary. </w:t>
      </w:r>
      <w:r w:rsidR="00AB4997">
        <w:t>Any person presenting at the clinic who meets the following criteria is eligible to participate</w:t>
      </w:r>
      <w:r w:rsidR="003268C7">
        <w:t xml:space="preserve"> in the study</w:t>
      </w:r>
      <w:r w:rsidR="00AB4997">
        <w:t>:</w:t>
      </w:r>
    </w:p>
    <w:p w:rsidR="002140E4" w:rsidRDefault="002140E4" w:rsidP="002140E4">
      <w:pPr>
        <w:pStyle w:val="ListParagraph"/>
        <w:numPr>
          <w:ilvl w:val="0"/>
          <w:numId w:val="20"/>
        </w:numPr>
      </w:pPr>
      <w:r>
        <w:t>Male or female adult ages 18 or older.</w:t>
      </w:r>
    </w:p>
    <w:p w:rsidR="002140E4" w:rsidRDefault="002140E4" w:rsidP="002140E4">
      <w:pPr>
        <w:pStyle w:val="ListParagraph"/>
        <w:numPr>
          <w:ilvl w:val="0"/>
          <w:numId w:val="20"/>
        </w:numPr>
      </w:pPr>
      <w:r>
        <w:t>Symptoms of influenza-like illness (fever with one or more of the following symptoms: headache, fatigue, cough, sore throat and/or muscle aches).</w:t>
      </w:r>
    </w:p>
    <w:p w:rsidR="002140E4" w:rsidRDefault="002140E4" w:rsidP="002140E4">
      <w:pPr>
        <w:pStyle w:val="ListParagraph"/>
        <w:numPr>
          <w:ilvl w:val="0"/>
          <w:numId w:val="20"/>
        </w:numPr>
      </w:pPr>
      <w:r>
        <w:t>Symptoms present for 72 hours or less.</w:t>
      </w:r>
    </w:p>
    <w:p w:rsidR="002140E4" w:rsidRDefault="002140E4" w:rsidP="002140E4">
      <w:pPr>
        <w:pStyle w:val="ListParagraph"/>
        <w:numPr>
          <w:ilvl w:val="0"/>
          <w:numId w:val="20"/>
        </w:numPr>
      </w:pPr>
      <w:r>
        <w:t>No other respiratory illness such as severe asthma, COPD or tuberculosis.</w:t>
      </w:r>
    </w:p>
    <w:p w:rsidR="002140E4" w:rsidRDefault="002140E4" w:rsidP="002140E4">
      <w:pPr>
        <w:pStyle w:val="ListParagraph"/>
        <w:numPr>
          <w:ilvl w:val="0"/>
          <w:numId w:val="20"/>
        </w:numPr>
      </w:pPr>
      <w:r>
        <w:t>Otherwise good health with no underlying illnesses such diabetes.</w:t>
      </w:r>
    </w:p>
    <w:p w:rsidR="002140E4" w:rsidRDefault="002140E4" w:rsidP="002140E4">
      <w:pPr>
        <w:pStyle w:val="ListParagraph"/>
        <w:numPr>
          <w:ilvl w:val="0"/>
          <w:numId w:val="20"/>
        </w:numPr>
      </w:pPr>
      <w:r>
        <w:t>Not pregnant.</w:t>
      </w:r>
    </w:p>
    <w:p w:rsidR="00AB4997" w:rsidRDefault="002140E4" w:rsidP="002140E4">
      <w:pPr>
        <w:pStyle w:val="ListParagraph"/>
        <w:numPr>
          <w:ilvl w:val="0"/>
          <w:numId w:val="20"/>
        </w:numPr>
      </w:pPr>
      <w:r>
        <w:t>No medical condition or illness that would make it difficult or uncomfortable for them to perform the test procedure.</w:t>
      </w:r>
    </w:p>
    <w:p w:rsidR="002140E4" w:rsidRDefault="002140E4" w:rsidP="002140E4"/>
    <w:p w:rsidR="00D50197" w:rsidRDefault="009E60D0" w:rsidP="00D50197">
      <w:r w:rsidRPr="00D50197">
        <w:t xml:space="preserve">Volunteer adult participants will be recruited </w:t>
      </w:r>
      <w:r>
        <w:t>by distributing flyers at the clinic. Enlarged versions of the flyer will also be posted in the clinic.</w:t>
      </w:r>
      <w:r w:rsidR="00D50197" w:rsidRPr="00D50197">
        <w:t xml:space="preserve"> Interested potential participants will be screened verbally </w:t>
      </w:r>
      <w:r>
        <w:t xml:space="preserve">by a test coordinator </w:t>
      </w:r>
      <w:r w:rsidR="00D50197" w:rsidRPr="00D50197">
        <w:t xml:space="preserve">to verify that they have influenza-like symptoms and that they do not have any medical conditions that would preclude their participation. </w:t>
      </w:r>
      <w:r w:rsidR="00D50197">
        <w:t xml:space="preserve">The initial </w:t>
      </w:r>
      <w:r>
        <w:t xml:space="preserve">verbal </w:t>
      </w:r>
      <w:r w:rsidR="00D50197">
        <w:t>screening takes about 1-3 minutes</w:t>
      </w:r>
      <w:r w:rsidR="00B542BD">
        <w:t xml:space="preserve">. Based on our previous studies, </w:t>
      </w:r>
      <w:r w:rsidR="00D50197">
        <w:t xml:space="preserve">we anticipate that </w:t>
      </w:r>
      <w:r w:rsidR="00B542BD">
        <w:t xml:space="preserve">about </w:t>
      </w:r>
      <w:r w:rsidR="00297FF0">
        <w:t>50</w:t>
      </w:r>
      <w:r w:rsidR="00D50197">
        <w:t>% of the</w:t>
      </w:r>
      <w:r w:rsidR="00297FF0">
        <w:t xml:space="preserve"> potential </w:t>
      </w:r>
      <w:r w:rsidR="00D50197">
        <w:t xml:space="preserve">participants will be eligible and will choose to participate in the study. </w:t>
      </w:r>
      <w:r w:rsidR="00D50197" w:rsidRPr="00D50197">
        <w:t xml:space="preserve">Qualified participants who agree to participate in the study will be </w:t>
      </w:r>
      <w:r w:rsidR="00B542BD">
        <w:t>escorted</w:t>
      </w:r>
      <w:r>
        <w:t xml:space="preserve"> to a test room in the healthcare facility. They will </w:t>
      </w:r>
      <w:r w:rsidR="00D50197" w:rsidRPr="00D50197">
        <w:t xml:space="preserve">read and sign an informed consent form </w:t>
      </w:r>
      <w:r w:rsidRPr="00AB4997">
        <w:t xml:space="preserve">(Attachment </w:t>
      </w:r>
      <w:r w:rsidR="00EA3B65">
        <w:t>4</w:t>
      </w:r>
      <w:r w:rsidRPr="00AB4997">
        <w:t>)</w:t>
      </w:r>
      <w:r>
        <w:t xml:space="preserve"> </w:t>
      </w:r>
      <w:r w:rsidR="00D50197" w:rsidRPr="00D50197">
        <w:t>and complete a short health questionnaire</w:t>
      </w:r>
      <w:r>
        <w:t xml:space="preserve"> </w:t>
      </w:r>
      <w:r w:rsidRPr="00AB4997">
        <w:t xml:space="preserve">(Attachment </w:t>
      </w:r>
      <w:r w:rsidR="00EA3B65">
        <w:t>5</w:t>
      </w:r>
      <w:r w:rsidRPr="00AB4997">
        <w:t>)</w:t>
      </w:r>
      <w:r w:rsidR="00D50197" w:rsidRPr="00D50197">
        <w:t xml:space="preserve">. Based on a previous study using similar forms, we estimate that the informed consent form will take about 15 minutes to read and sign, and that the health questionnaire will take about </w:t>
      </w:r>
      <w:r w:rsidR="009C2660">
        <w:t>5</w:t>
      </w:r>
      <w:r w:rsidR="00D50197" w:rsidRPr="00D50197">
        <w:t xml:space="preserve"> minutes. After completing the forms,</w:t>
      </w:r>
      <w:r w:rsidR="006164A5">
        <w:t xml:space="preserve"> a medical test (Attachment 3) will occur. T</w:t>
      </w:r>
      <w:r w:rsidR="00D50197" w:rsidRPr="00D50197">
        <w:t>wo nasopharyngeal swabs and one oropharyngeal swab will be collected from the participant</w:t>
      </w:r>
      <w:r w:rsidR="006164A5">
        <w:t>s</w:t>
      </w:r>
      <w:r w:rsidR="00D50197" w:rsidRPr="00D50197">
        <w:t xml:space="preserve">. They then will be asked to cough </w:t>
      </w:r>
      <w:r w:rsidR="00BA1E7E">
        <w:t xml:space="preserve">6 times </w:t>
      </w:r>
      <w:r w:rsidR="00D50197" w:rsidRPr="00D50197">
        <w:t xml:space="preserve">into an aerosol particle collection system, and the airborne particles produced by the participant during coughing will be collected and tested. </w:t>
      </w:r>
      <w:r>
        <w:t xml:space="preserve">The sounds produced during coughing will also be </w:t>
      </w:r>
      <w:r w:rsidRPr="008F2B5A">
        <w:t xml:space="preserve">recorded. </w:t>
      </w:r>
      <w:r w:rsidR="00B542BD" w:rsidRPr="008F2B5A">
        <w:t xml:space="preserve">The test apparatus is described in detail in Section B, Data Collection Procedures. </w:t>
      </w:r>
      <w:r w:rsidR="00D50197" w:rsidRPr="008F2B5A">
        <w:t xml:space="preserve">When the </w:t>
      </w:r>
      <w:r w:rsidRPr="008F2B5A">
        <w:t>testing</w:t>
      </w:r>
      <w:r w:rsidR="008F2B5A" w:rsidRPr="008F2B5A">
        <w:t xml:space="preserve"> is completed, </w:t>
      </w:r>
      <w:r w:rsidR="006075AA" w:rsidRPr="008F2B5A">
        <w:t>participants will</w:t>
      </w:r>
      <w:r w:rsidR="00D50197" w:rsidRPr="008F2B5A">
        <w:t xml:space="preserve"> </w:t>
      </w:r>
      <w:r w:rsidR="006075AA" w:rsidRPr="008F2B5A">
        <w:t>receiv</w:t>
      </w:r>
      <w:r w:rsidR="006164A5" w:rsidRPr="008F2B5A">
        <w:t>e</w:t>
      </w:r>
      <w:r w:rsidRPr="008F2B5A">
        <w:t xml:space="preserve"> </w:t>
      </w:r>
      <w:r w:rsidR="006075AA" w:rsidRPr="008F2B5A">
        <w:t>$25</w:t>
      </w:r>
      <w:r w:rsidR="008F2B5A" w:rsidRPr="008F2B5A">
        <w:t xml:space="preserve"> as a token of appreciation for their participation.</w:t>
      </w:r>
      <w:r w:rsidR="00D50197" w:rsidRPr="008F2B5A">
        <w:t xml:space="preserve"> The</w:t>
      </w:r>
      <w:r w:rsidR="00D50197" w:rsidRPr="00D50197">
        <w:t xml:space="preserve"> entire </w:t>
      </w:r>
      <w:r w:rsidR="00B542BD">
        <w:t xml:space="preserve">test </w:t>
      </w:r>
      <w:r w:rsidR="00D50197" w:rsidRPr="00D50197">
        <w:t>process</w:t>
      </w:r>
      <w:r w:rsidR="00BA0154">
        <w:t>, from initial verbal screening to completion</w:t>
      </w:r>
      <w:r w:rsidR="00D50197" w:rsidRPr="00D50197">
        <w:t xml:space="preserve"> will take </w:t>
      </w:r>
      <w:r w:rsidR="00BA0154">
        <w:t>5</w:t>
      </w:r>
      <w:r w:rsidR="006075AA">
        <w:t>3</w:t>
      </w:r>
      <w:r w:rsidR="00D50197" w:rsidRPr="00D50197">
        <w:t xml:space="preserve"> minutes.</w:t>
      </w:r>
    </w:p>
    <w:p w:rsidR="00235CCF" w:rsidRDefault="00235CCF" w:rsidP="003368EC"/>
    <w:p w:rsidR="00827253" w:rsidRDefault="00963E93" w:rsidP="003368EC">
      <w:r>
        <w:t>The i</w:t>
      </w:r>
      <w:r w:rsidRPr="00963E93">
        <w:t xml:space="preserve">tems of </w:t>
      </w:r>
      <w:r>
        <w:t>information to be c</w:t>
      </w:r>
      <w:r w:rsidRPr="00963E93">
        <w:t>ollected</w:t>
      </w:r>
      <w:r w:rsidR="006F52DC">
        <w:t xml:space="preserve"> </w:t>
      </w:r>
      <w:r>
        <w:t>consist of an informed consent form</w:t>
      </w:r>
      <w:r w:rsidR="00BF56A6">
        <w:t xml:space="preserve"> (Attachment 4)</w:t>
      </w:r>
      <w:r w:rsidR="00E01353">
        <w:t xml:space="preserve"> and</w:t>
      </w:r>
      <w:r>
        <w:t xml:space="preserve"> a health questionnaire</w:t>
      </w:r>
      <w:r w:rsidR="00BF56A6">
        <w:t xml:space="preserve"> (Attachment 5)</w:t>
      </w:r>
      <w:r>
        <w:t xml:space="preserve">. </w:t>
      </w:r>
      <w:r w:rsidR="006164A5">
        <w:t>Medical testing involving n</w:t>
      </w:r>
      <w:r w:rsidR="00AB4997" w:rsidRPr="00AB4997">
        <w:t>as</w:t>
      </w:r>
      <w:r w:rsidR="00E70F52">
        <w:t>opharyngeal</w:t>
      </w:r>
      <w:r w:rsidR="00AB4997" w:rsidRPr="00AB4997">
        <w:t xml:space="preserve"> </w:t>
      </w:r>
      <w:r w:rsidR="006F52DC">
        <w:t>swabs,</w:t>
      </w:r>
      <w:r>
        <w:t xml:space="preserve"> oropharyngeal </w:t>
      </w:r>
      <w:r w:rsidR="00AB4997" w:rsidRPr="00AB4997">
        <w:t>swabs</w:t>
      </w:r>
      <w:r w:rsidR="00B861BC">
        <w:t>,</w:t>
      </w:r>
      <w:r w:rsidR="00AB4997" w:rsidRPr="00AB4997">
        <w:t xml:space="preserve"> cough aerosol samples </w:t>
      </w:r>
      <w:r w:rsidR="00B861BC">
        <w:t xml:space="preserve">and cough sound recordings </w:t>
      </w:r>
      <w:r w:rsidR="00AB4997" w:rsidRPr="00AB4997">
        <w:t>will also be obtained from each participant</w:t>
      </w:r>
      <w:r w:rsidR="006164A5">
        <w:t xml:space="preserve"> (Attachment 3)</w:t>
      </w:r>
      <w:r w:rsidR="00D33C39">
        <w:t xml:space="preserve">. </w:t>
      </w:r>
      <w:r w:rsidR="00235CCF" w:rsidRPr="00235CCF">
        <w:rPr>
          <w:rFonts w:cs="Arial"/>
        </w:rPr>
        <w:t xml:space="preserve"> </w:t>
      </w:r>
      <w:r w:rsidR="00235CCF">
        <w:rPr>
          <w:rFonts w:cs="Arial"/>
        </w:rPr>
        <w:t xml:space="preserve">The </w:t>
      </w:r>
      <w:r w:rsidR="004F3473">
        <w:rPr>
          <w:rFonts w:cs="Arial"/>
        </w:rPr>
        <w:t>information</w:t>
      </w:r>
      <w:r w:rsidR="00235CCF">
        <w:rPr>
          <w:rFonts w:cs="Arial"/>
        </w:rPr>
        <w:t xml:space="preserve"> collected in this project will be retained </w:t>
      </w:r>
      <w:r w:rsidR="00235CCF">
        <w:rPr>
          <w:rFonts w:cs="Arial"/>
        </w:rPr>
        <w:lastRenderedPageBreak/>
        <w:t xml:space="preserve">for 20 years after completion of the study as required by NIOSH. After 20 years, the records will be destroyed. </w:t>
      </w:r>
    </w:p>
    <w:p w:rsidR="00293145" w:rsidRDefault="00293145">
      <w:pPr>
        <w:pStyle w:val="Heading2"/>
      </w:pPr>
      <w:bookmarkStart w:id="9" w:name="_Toc386466533"/>
      <w:r>
        <w:t>A2</w:t>
      </w:r>
      <w:r w:rsidR="00D33C39">
        <w:t xml:space="preserve">. </w:t>
      </w:r>
      <w:bookmarkEnd w:id="7"/>
      <w:r w:rsidR="00306A1E">
        <w:t>Purpose and Use of the Information Collection</w:t>
      </w:r>
      <w:bookmarkEnd w:id="9"/>
    </w:p>
    <w:p w:rsidR="00B13A24" w:rsidRDefault="00437B28" w:rsidP="00B13A24">
      <w:pPr>
        <w:rPr>
          <w:rFonts w:cs="Arial"/>
        </w:rPr>
      </w:pPr>
      <w:bookmarkStart w:id="10" w:name="_Toc165106506"/>
      <w:r w:rsidRPr="00437B28">
        <w:rPr>
          <w:rFonts w:cs="Arial"/>
        </w:rPr>
        <w:t xml:space="preserve">The purpose of this study is to measure the amount </w:t>
      </w:r>
      <w:r w:rsidR="00545057">
        <w:rPr>
          <w:rFonts w:cs="Arial"/>
        </w:rPr>
        <w:t xml:space="preserve">of </w:t>
      </w:r>
      <w:r w:rsidR="00545057" w:rsidRPr="00545057">
        <w:rPr>
          <w:rFonts w:cs="Arial"/>
        </w:rPr>
        <w:t xml:space="preserve">viable influenza virus </w:t>
      </w:r>
      <w:r w:rsidR="00545057">
        <w:rPr>
          <w:rFonts w:cs="Arial"/>
        </w:rPr>
        <w:t>in</w:t>
      </w:r>
      <w:r w:rsidRPr="00437B28">
        <w:rPr>
          <w:rFonts w:cs="Arial"/>
        </w:rPr>
        <w:t xml:space="preserve"> airborne particles that are produced by patients when they cough</w:t>
      </w:r>
      <w:r w:rsidR="00545057">
        <w:rPr>
          <w:rFonts w:cs="Arial"/>
        </w:rPr>
        <w:t xml:space="preserve">, </w:t>
      </w:r>
      <w:r w:rsidR="00B861BC">
        <w:rPr>
          <w:rFonts w:cs="Arial"/>
        </w:rPr>
        <w:t xml:space="preserve">determine </w:t>
      </w:r>
      <w:r w:rsidR="00545057">
        <w:rPr>
          <w:rFonts w:cs="Arial"/>
        </w:rPr>
        <w:t>the size and quantity of the particles carrying the virus</w:t>
      </w:r>
      <w:r w:rsidR="00B861BC">
        <w:rPr>
          <w:rFonts w:cs="Arial"/>
        </w:rPr>
        <w:t>, and record the cough sounds made by patients with influenza</w:t>
      </w:r>
      <w:r w:rsidR="00D33C39">
        <w:rPr>
          <w:rFonts w:cs="Arial"/>
        </w:rPr>
        <w:t xml:space="preserve">. </w:t>
      </w:r>
      <w:r w:rsidRPr="00437B28">
        <w:rPr>
          <w:rFonts w:cs="Arial"/>
        </w:rPr>
        <w:t>A better understanding of the amount of potentially infectious material released by patients and the size of the particles carrying the virus will assist in determining the possible role of airborne transmission in the spread of influenza and in devising measures to prevent it</w:t>
      </w:r>
      <w:r w:rsidR="00D33C39">
        <w:rPr>
          <w:rFonts w:cs="Arial"/>
        </w:rPr>
        <w:t xml:space="preserve">. </w:t>
      </w:r>
      <w:r w:rsidR="00B861BC">
        <w:rPr>
          <w:rFonts w:cs="Arial"/>
        </w:rPr>
        <w:t xml:space="preserve">Cough sound analysis may provide for a quick and simple method to screen for patients who are most likely to </w:t>
      </w:r>
      <w:r w:rsidR="006F52DC">
        <w:rPr>
          <w:rFonts w:cs="Arial"/>
        </w:rPr>
        <w:t>spread</w:t>
      </w:r>
      <w:r w:rsidR="00B861BC">
        <w:rPr>
          <w:rFonts w:cs="Arial"/>
        </w:rPr>
        <w:t xml:space="preserve"> </w:t>
      </w:r>
      <w:r w:rsidR="006F52DC">
        <w:rPr>
          <w:rFonts w:cs="Arial"/>
        </w:rPr>
        <w:t>influenza by</w:t>
      </w:r>
      <w:r w:rsidR="00B861BC">
        <w:rPr>
          <w:rFonts w:cs="Arial"/>
        </w:rPr>
        <w:t xml:space="preserve"> airborne particles.</w:t>
      </w:r>
    </w:p>
    <w:p w:rsidR="00216B72" w:rsidRDefault="00216B72" w:rsidP="00B13A24">
      <w:pPr>
        <w:rPr>
          <w:rFonts w:cs="Arial"/>
        </w:rPr>
      </w:pPr>
    </w:p>
    <w:p w:rsidR="00216B72" w:rsidRDefault="00216B72" w:rsidP="00B13A24">
      <w:pPr>
        <w:rPr>
          <w:rFonts w:cs="Arial"/>
        </w:rPr>
      </w:pPr>
      <w:r>
        <w:rPr>
          <w:rFonts w:cs="Arial"/>
        </w:rPr>
        <w:t xml:space="preserve">Each participant will be asked to provide information once for this study. Participation is </w:t>
      </w:r>
      <w:r w:rsidR="008E6AAF">
        <w:rPr>
          <w:rFonts w:cs="Arial"/>
        </w:rPr>
        <w:t>volun</w:t>
      </w:r>
      <w:r>
        <w:rPr>
          <w:rFonts w:cs="Arial"/>
        </w:rPr>
        <w:t xml:space="preserve">tary. Participants will </w:t>
      </w:r>
      <w:r w:rsidR="008B5723">
        <w:rPr>
          <w:rFonts w:cs="Arial"/>
        </w:rPr>
        <w:t xml:space="preserve">receive </w:t>
      </w:r>
      <w:r>
        <w:rPr>
          <w:rFonts w:cs="Arial"/>
        </w:rPr>
        <w:t xml:space="preserve">$25 </w:t>
      </w:r>
      <w:r w:rsidR="008B5723">
        <w:rPr>
          <w:rFonts w:cs="Arial"/>
        </w:rPr>
        <w:t>as a token of appreciation for their participation.</w:t>
      </w:r>
    </w:p>
    <w:p w:rsidR="00216B72" w:rsidRDefault="00216B72" w:rsidP="00B13A24">
      <w:pPr>
        <w:rPr>
          <w:rFonts w:cs="Arial"/>
        </w:rPr>
      </w:pPr>
    </w:p>
    <w:p w:rsidR="00216B72" w:rsidRDefault="00216B72" w:rsidP="00B13A24">
      <w:pPr>
        <w:rPr>
          <w:rFonts w:cs="Arial"/>
        </w:rPr>
      </w:pPr>
      <w:r>
        <w:rPr>
          <w:rFonts w:cs="Arial"/>
        </w:rPr>
        <w:t>Under the existing OMB approval, information has been collected from 64 participants. The results of those studies have been presented at two scientific conferences and are being used to prepare a peer-reviewed journal article.</w:t>
      </w:r>
      <w:r w:rsidR="00B3548A">
        <w:rPr>
          <w:rFonts w:cs="Arial"/>
        </w:rPr>
        <w:t xml:space="preserve"> However, the information gathered thus far has not been sufficient to characterize the amount of viable influenza expelled by coughing patients, which is needed to develop appropriate infection control measures.</w:t>
      </w:r>
    </w:p>
    <w:p w:rsidR="00077606" w:rsidRDefault="00077606" w:rsidP="00B13A24">
      <w:pPr>
        <w:rPr>
          <w:rFonts w:cs="Arial"/>
        </w:rPr>
      </w:pPr>
    </w:p>
    <w:p w:rsidR="00651EE6" w:rsidRDefault="00651EE6" w:rsidP="00A73A06">
      <w:pPr>
        <w:rPr>
          <w:rFonts w:cs="Arial"/>
        </w:rPr>
      </w:pPr>
      <w:r>
        <w:rPr>
          <w:rFonts w:cs="Arial"/>
        </w:rPr>
        <w:t>The positive needs for the data to be collected in this study include:</w:t>
      </w:r>
    </w:p>
    <w:p w:rsidR="00651EE6" w:rsidRDefault="002C746F" w:rsidP="00955353">
      <w:pPr>
        <w:pStyle w:val="ListParagraph"/>
        <w:numPr>
          <w:ilvl w:val="0"/>
          <w:numId w:val="16"/>
        </w:numPr>
        <w:spacing w:after="240"/>
        <w:contextualSpacing w:val="0"/>
        <w:rPr>
          <w:rFonts w:cs="Arial"/>
        </w:rPr>
      </w:pPr>
      <w:r>
        <w:rPr>
          <w:rFonts w:cs="Arial"/>
        </w:rPr>
        <w:t xml:space="preserve">The </w:t>
      </w:r>
      <w:r w:rsidR="00651EE6">
        <w:rPr>
          <w:rFonts w:cs="Arial"/>
        </w:rPr>
        <w:t xml:space="preserve">Institute of Medicine </w:t>
      </w:r>
      <w:r>
        <w:rPr>
          <w:rFonts w:cs="Arial"/>
        </w:rPr>
        <w:t xml:space="preserve">(part of the US National Academy of Sciences) </w:t>
      </w:r>
      <w:r w:rsidR="00651EE6">
        <w:rPr>
          <w:rFonts w:cs="Arial"/>
        </w:rPr>
        <w:t>has identified information on the modes of influenza transmission, and in particular on airborne transmission by infectious aerosols, as being a critical gap that urgently needs to be filled in order to plan for infection control procedur</w:t>
      </w:r>
      <w:r>
        <w:rPr>
          <w:rFonts w:cs="Arial"/>
        </w:rPr>
        <w:t>es during an influenza pandemic</w:t>
      </w:r>
      <w:r w:rsidR="00D33C39">
        <w:rPr>
          <w:rFonts w:cs="Arial"/>
        </w:rPr>
        <w:t xml:space="preserve">. </w:t>
      </w:r>
      <w:r>
        <w:rPr>
          <w:rFonts w:cs="Arial"/>
        </w:rPr>
        <w:t xml:space="preserve">The IOM urged CDC and NIOSH to undertake research in this area </w:t>
      </w:r>
      <w:r w:rsidR="00DD46AF">
        <w:rPr>
          <w:rFonts w:cs="Arial"/>
        </w:rPr>
        <w:fldChar w:fldCharType="begin"/>
      </w:r>
      <w:r w:rsidR="00B861BC">
        <w:rPr>
          <w:rFonts w:cs="Arial"/>
        </w:rPr>
        <w:instrText xml:space="preserve"> ADDIN EN.CITE &lt;EndNote&gt;&lt;Cite&gt;&lt;Author&gt;Liverman&lt;/Author&gt;&lt;Year&gt;2009&lt;/Year&gt;&lt;RecNum&gt;4982&lt;/RecNum&gt;&lt;DisplayText&gt;[8]&lt;/DisplayText&gt;&lt;record&gt;&lt;rec-number&gt;4982&lt;/rec-number&gt;&lt;foreign-keys&gt;&lt;key app="EN" db-id="909ptpt5t2e5faedaz9x0zfztfra0p0ffps0"&gt;4982&lt;/key&gt;&lt;/foreign-keys&gt;&lt;ref-type name="Report"&gt;27&lt;/ref-type&gt;&lt;contributors&gt;&lt;authors&gt;&lt;author&gt;Liverman, C. T.&lt;/author&gt;&lt;author&gt;Harris, T. A.&lt;/author&gt;&lt;author&gt;Bonnie Rogers, M. E.&lt;/author&gt;&lt;author&gt;Shine, K. I.&lt;/author&gt;&lt;/authors&gt;&lt;tertiary-authors&gt;&lt;author&gt;The National Academies Press&lt;/author&gt;&lt;/tertiary-authors&gt;&lt;/contributors&gt;&lt;titles&gt;&lt;title&gt;Respiratory Protection for Healthcare Workers in the Workplace Against Novel H1N1 Influenza A: A Letter Report&lt;/title&gt;&lt;/titles&gt;&lt;pages&gt;68&lt;/pages&gt;&lt;keywords&gt;&lt;keyword&gt;Influenza&lt;/keyword&gt;&lt;keyword&gt;pandemics&lt;/keyword&gt;&lt;keyword&gt;respirators&lt;/keyword&gt;&lt;keyword&gt;Surgical masks&lt;/keyword&gt;&lt;/keywords&gt;&lt;dates&gt;&lt;year&gt;2009&lt;/year&gt;&lt;/dates&gt;&lt;pub-location&gt;Washington, DC&lt;/pub-location&gt;&lt;publisher&gt;Institute of Medicine&lt;/publisher&gt;&lt;accession-num&gt;ISBN: 0-309-14428-0&lt;/accession-num&gt;&lt;urls&gt;&lt;related-urls&gt;&lt;url&gt;http://www.nap.edu/catalog/12748.html&lt;/url&gt;&lt;/related-urls&gt;&lt;/urls&gt;&lt;/record&gt;&lt;/Cite&gt;&lt;/EndNote&gt;</w:instrText>
      </w:r>
      <w:r w:rsidR="00DD46AF">
        <w:rPr>
          <w:rFonts w:cs="Arial"/>
        </w:rPr>
        <w:fldChar w:fldCharType="separate"/>
      </w:r>
      <w:r w:rsidR="00B861BC">
        <w:rPr>
          <w:rFonts w:cs="Arial"/>
          <w:noProof/>
        </w:rPr>
        <w:t>[</w:t>
      </w:r>
      <w:hyperlink w:anchor="_ENREF_8" w:tooltip="Liverman, 2009 #4982" w:history="1">
        <w:r w:rsidR="002B2AA7">
          <w:rPr>
            <w:rFonts w:cs="Arial"/>
            <w:noProof/>
          </w:rPr>
          <w:t>8</w:t>
        </w:r>
      </w:hyperlink>
      <w:r w:rsidR="00B861BC">
        <w:rPr>
          <w:rFonts w:cs="Arial"/>
          <w:noProof/>
        </w:rPr>
        <w:t>]</w:t>
      </w:r>
      <w:r w:rsidR="00DD46AF">
        <w:rPr>
          <w:rFonts w:cs="Arial"/>
        </w:rPr>
        <w:fldChar w:fldCharType="end"/>
      </w:r>
      <w:r w:rsidR="00D33C39">
        <w:rPr>
          <w:rFonts w:cs="Arial"/>
        </w:rPr>
        <w:t xml:space="preserve">. </w:t>
      </w:r>
      <w:r>
        <w:rPr>
          <w:rFonts w:cs="Arial"/>
        </w:rPr>
        <w:t>The proposed study will help to better understand influenza transmission and address this need.</w:t>
      </w:r>
    </w:p>
    <w:p w:rsidR="002C746F" w:rsidRPr="002C746F" w:rsidRDefault="002C746F" w:rsidP="00955353">
      <w:pPr>
        <w:pStyle w:val="ListParagraph"/>
        <w:numPr>
          <w:ilvl w:val="0"/>
          <w:numId w:val="16"/>
        </w:numPr>
        <w:spacing w:after="240"/>
        <w:contextualSpacing w:val="0"/>
        <w:rPr>
          <w:rFonts w:cs="Arial"/>
        </w:rPr>
      </w:pPr>
      <w:r>
        <w:rPr>
          <w:rFonts w:cs="Arial"/>
        </w:rPr>
        <w:t xml:space="preserve">The NIOSH National Occupational Research Agenda includes a goal to </w:t>
      </w:r>
      <w:r w:rsidRPr="002C746F">
        <w:rPr>
          <w:rFonts w:cs="Arial"/>
        </w:rPr>
        <w:t>“Conduct research to better understand characteristics associated with airborne transmission, such as quantity and size distribution of aerosols generated by coughing and sneezing, determinants of survival and infectivity in airborne droplet nuclei, and virulence after airborne transmission.”</w:t>
      </w:r>
      <w:r>
        <w:rPr>
          <w:rFonts w:cs="Arial"/>
        </w:rPr>
        <w:t xml:space="preserve"> (</w:t>
      </w:r>
      <w:r w:rsidRPr="002C746F">
        <w:rPr>
          <w:rFonts w:cs="Arial"/>
        </w:rPr>
        <w:t>HCSA Activity/Output Goal 5.1.3,</w:t>
      </w:r>
      <w:r>
        <w:rPr>
          <w:rFonts w:cs="Arial"/>
        </w:rPr>
        <w:t xml:space="preserve"> </w:t>
      </w:r>
      <w:r w:rsidRPr="002C746F">
        <w:rPr>
          <w:rFonts w:cs="Arial"/>
        </w:rPr>
        <w:t>National Occupational Research Agenda</w:t>
      </w:r>
      <w:r>
        <w:rPr>
          <w:rFonts w:cs="Arial"/>
        </w:rPr>
        <w:t xml:space="preserve">, </w:t>
      </w:r>
      <w:hyperlink r:id="rId10" w:history="1">
        <w:r w:rsidRPr="00E317D4">
          <w:rPr>
            <w:rStyle w:val="Hyperlink"/>
            <w:rFonts w:cs="Arial"/>
          </w:rPr>
          <w:t>http://www.cdc.gov/NIOSH/NORA/</w:t>
        </w:r>
      </w:hyperlink>
      <w:r>
        <w:rPr>
          <w:rFonts w:cs="Arial"/>
        </w:rPr>
        <w:t>)</w:t>
      </w:r>
      <w:r w:rsidR="00D33C39">
        <w:rPr>
          <w:rFonts w:cs="Arial"/>
        </w:rPr>
        <w:t xml:space="preserve">. </w:t>
      </w:r>
      <w:r>
        <w:rPr>
          <w:rFonts w:cs="Arial"/>
        </w:rPr>
        <w:t xml:space="preserve">The proposed research relates directly to this </w:t>
      </w:r>
      <w:r w:rsidR="00B348E1">
        <w:rPr>
          <w:rFonts w:cs="Arial"/>
        </w:rPr>
        <w:t>need for information</w:t>
      </w:r>
      <w:r>
        <w:rPr>
          <w:rFonts w:cs="Arial"/>
        </w:rPr>
        <w:t>.</w:t>
      </w:r>
    </w:p>
    <w:p w:rsidR="002C746F" w:rsidRDefault="00E14B35" w:rsidP="00955353">
      <w:pPr>
        <w:pStyle w:val="ListParagraph"/>
        <w:numPr>
          <w:ilvl w:val="0"/>
          <w:numId w:val="16"/>
        </w:numPr>
        <w:spacing w:after="240"/>
        <w:contextualSpacing w:val="0"/>
        <w:rPr>
          <w:rFonts w:cs="Arial"/>
        </w:rPr>
      </w:pPr>
      <w:r w:rsidRPr="00E14B35">
        <w:rPr>
          <w:rFonts w:cs="Arial"/>
        </w:rPr>
        <w:t xml:space="preserve">Data dissemination will occur via publications (both peer reviewed and non-peer reviewed), presentations, and fact sheets. These various methods will reach people concerned with </w:t>
      </w:r>
      <w:r>
        <w:rPr>
          <w:rFonts w:cs="Arial"/>
        </w:rPr>
        <w:t>infection control and pandemic planning</w:t>
      </w:r>
      <w:r w:rsidRPr="00E14B35">
        <w:rPr>
          <w:rFonts w:cs="Arial"/>
        </w:rPr>
        <w:t xml:space="preserve">, </w:t>
      </w:r>
      <w:r w:rsidR="00B348E1">
        <w:rPr>
          <w:rFonts w:cs="Arial"/>
        </w:rPr>
        <w:t>providing them with needed information</w:t>
      </w:r>
      <w:r w:rsidRPr="00E14B35">
        <w:rPr>
          <w:rFonts w:cs="Arial"/>
        </w:rPr>
        <w:t xml:space="preserve"> to develop informed and targeted prevention methods. Dissemination of </w:t>
      </w:r>
      <w:r w:rsidRPr="00E14B35">
        <w:rPr>
          <w:rFonts w:cs="Arial"/>
        </w:rPr>
        <w:lastRenderedPageBreak/>
        <w:t xml:space="preserve">the results will also be targeted to </w:t>
      </w:r>
      <w:r>
        <w:rPr>
          <w:rFonts w:cs="Arial"/>
        </w:rPr>
        <w:t>healthcare-providing organizations, healthcare</w:t>
      </w:r>
      <w:r w:rsidRPr="00E14B35">
        <w:rPr>
          <w:rFonts w:cs="Arial"/>
        </w:rPr>
        <w:t xml:space="preserve"> workers </w:t>
      </w:r>
      <w:r>
        <w:rPr>
          <w:rFonts w:cs="Arial"/>
        </w:rPr>
        <w:t xml:space="preserve">and worker organizations </w:t>
      </w:r>
      <w:r w:rsidRPr="00E14B35">
        <w:rPr>
          <w:rFonts w:cs="Arial"/>
        </w:rPr>
        <w:t xml:space="preserve">to </w:t>
      </w:r>
      <w:r>
        <w:rPr>
          <w:rFonts w:cs="Arial"/>
        </w:rPr>
        <w:t>help them make appropriate informed decisions about infection control procedures and the use of personal protective equipment</w:t>
      </w:r>
      <w:r w:rsidRPr="00E14B35">
        <w:rPr>
          <w:rFonts w:cs="Arial"/>
        </w:rPr>
        <w:t>.</w:t>
      </w:r>
    </w:p>
    <w:p w:rsidR="000E62AB" w:rsidRDefault="00E14B35" w:rsidP="00E14B35">
      <w:pPr>
        <w:rPr>
          <w:rFonts w:cs="Arial"/>
        </w:rPr>
      </w:pPr>
      <w:r>
        <w:rPr>
          <w:rFonts w:cs="Arial"/>
        </w:rPr>
        <w:t>The negative consequences of not collecting this data include:</w:t>
      </w:r>
    </w:p>
    <w:p w:rsidR="000E62AB" w:rsidRDefault="000E62AB" w:rsidP="00955353">
      <w:pPr>
        <w:pStyle w:val="ListParagraph"/>
        <w:numPr>
          <w:ilvl w:val="0"/>
          <w:numId w:val="17"/>
        </w:numPr>
        <w:spacing w:after="240"/>
        <w:contextualSpacing w:val="0"/>
        <w:rPr>
          <w:rFonts w:cs="Arial"/>
        </w:rPr>
      </w:pPr>
      <w:r>
        <w:rPr>
          <w:rFonts w:cs="Arial"/>
        </w:rPr>
        <w:t>The modes of transmission of influenza will continue to be poorly understood, which will hamper the ability to determine which infection controls procedures are vital and which are unnecessary.</w:t>
      </w:r>
    </w:p>
    <w:p w:rsidR="000E62AB" w:rsidRPr="00AD0F82" w:rsidRDefault="000E62AB" w:rsidP="00955353">
      <w:pPr>
        <w:pStyle w:val="ListParagraph"/>
        <w:numPr>
          <w:ilvl w:val="0"/>
          <w:numId w:val="17"/>
        </w:numPr>
        <w:spacing w:after="240"/>
        <w:contextualSpacing w:val="0"/>
        <w:rPr>
          <w:rFonts w:cs="Arial"/>
        </w:rPr>
      </w:pPr>
      <w:r w:rsidRPr="00AD0F82">
        <w:rPr>
          <w:rFonts w:cs="Arial"/>
        </w:rPr>
        <w:t xml:space="preserve">Healthcare-providing organizations and healthcare workers will lack the information they need to confidently </w:t>
      </w:r>
      <w:r w:rsidR="00AD0F82" w:rsidRPr="00AD0F82">
        <w:rPr>
          <w:rFonts w:cs="Arial"/>
        </w:rPr>
        <w:t>decide whether or not</w:t>
      </w:r>
      <w:r w:rsidRPr="00AD0F82">
        <w:rPr>
          <w:rFonts w:cs="Arial"/>
        </w:rPr>
        <w:t xml:space="preserve"> personal protective equipment</w:t>
      </w:r>
      <w:r w:rsidR="00AD0F82" w:rsidRPr="00AD0F82">
        <w:rPr>
          <w:rFonts w:cs="Arial"/>
        </w:rPr>
        <w:t xml:space="preserve"> such as masks, face shields and respirators are needed during </w:t>
      </w:r>
      <w:r w:rsidR="00AD0F82">
        <w:rPr>
          <w:rFonts w:cs="Arial"/>
        </w:rPr>
        <w:t xml:space="preserve">periods of seasonal influenza or </w:t>
      </w:r>
      <w:r w:rsidR="00D85649">
        <w:rPr>
          <w:rFonts w:cs="Arial"/>
        </w:rPr>
        <w:t xml:space="preserve">in </w:t>
      </w:r>
      <w:r w:rsidR="00AD0F82" w:rsidRPr="00AD0F82">
        <w:rPr>
          <w:rFonts w:cs="Arial"/>
        </w:rPr>
        <w:t>an influenza pandemic</w:t>
      </w:r>
      <w:r w:rsidRPr="00AD0F82">
        <w:rPr>
          <w:rFonts w:cs="Arial"/>
        </w:rPr>
        <w:t>.</w:t>
      </w:r>
    </w:p>
    <w:p w:rsidR="00321D8F" w:rsidRPr="00321D8F" w:rsidRDefault="00BF56A6" w:rsidP="008E22D2">
      <w:pPr>
        <w:pStyle w:val="Heading3"/>
      </w:pPr>
      <w:bookmarkStart w:id="11" w:name="_Toc386466534"/>
      <w:r>
        <w:t xml:space="preserve">2.1. </w:t>
      </w:r>
      <w:r w:rsidR="00077606" w:rsidRPr="00321D8F">
        <w:t>Privacy Impact Assessment Information</w:t>
      </w:r>
      <w:bookmarkEnd w:id="11"/>
    </w:p>
    <w:p w:rsidR="00B542BD" w:rsidRDefault="00077606" w:rsidP="00A73A06">
      <w:pPr>
        <w:rPr>
          <w:rFonts w:cs="Arial"/>
        </w:rPr>
      </w:pPr>
      <w:r>
        <w:rPr>
          <w:rFonts w:cs="Arial"/>
        </w:rPr>
        <w:t xml:space="preserve">The information collected </w:t>
      </w:r>
      <w:r w:rsidR="00955353">
        <w:rPr>
          <w:rFonts w:cs="Arial"/>
        </w:rPr>
        <w:t xml:space="preserve">in this study serves </w:t>
      </w:r>
      <w:r w:rsidR="00B542BD">
        <w:rPr>
          <w:rFonts w:cs="Arial"/>
        </w:rPr>
        <w:t>the following purposes:</w:t>
      </w:r>
    </w:p>
    <w:p w:rsidR="00B542BD" w:rsidRDefault="00B542BD" w:rsidP="00B542BD">
      <w:pPr>
        <w:pStyle w:val="ListParagraph"/>
        <w:numPr>
          <w:ilvl w:val="0"/>
          <w:numId w:val="21"/>
        </w:numPr>
        <w:rPr>
          <w:rFonts w:cs="Arial"/>
        </w:rPr>
      </w:pPr>
      <w:r w:rsidRPr="00B542BD">
        <w:rPr>
          <w:rFonts w:cs="Arial"/>
        </w:rPr>
        <w:t>The informed consent form</w:t>
      </w:r>
      <w:r w:rsidR="00955353" w:rsidRPr="00B542BD">
        <w:rPr>
          <w:rFonts w:cs="Arial"/>
        </w:rPr>
        <w:t xml:space="preserve"> </w:t>
      </w:r>
      <w:r w:rsidR="00077606" w:rsidRPr="00B542BD">
        <w:rPr>
          <w:rFonts w:cs="Arial"/>
        </w:rPr>
        <w:t>ensure</w:t>
      </w:r>
      <w:r w:rsidRPr="00B542BD">
        <w:rPr>
          <w:rFonts w:cs="Arial"/>
        </w:rPr>
        <w:t>s</w:t>
      </w:r>
      <w:r w:rsidR="00077606" w:rsidRPr="00B542BD">
        <w:rPr>
          <w:rFonts w:cs="Arial"/>
        </w:rPr>
        <w:t xml:space="preserve"> </w:t>
      </w:r>
      <w:r w:rsidR="00955353" w:rsidRPr="00B542BD">
        <w:rPr>
          <w:rFonts w:cs="Arial"/>
        </w:rPr>
        <w:t>and document</w:t>
      </w:r>
      <w:r w:rsidRPr="00B542BD">
        <w:rPr>
          <w:rFonts w:cs="Arial"/>
        </w:rPr>
        <w:t>s</w:t>
      </w:r>
      <w:r w:rsidR="00955353" w:rsidRPr="00B542BD">
        <w:rPr>
          <w:rFonts w:cs="Arial"/>
        </w:rPr>
        <w:t xml:space="preserve"> </w:t>
      </w:r>
      <w:r w:rsidR="00077606" w:rsidRPr="00B542BD">
        <w:rPr>
          <w:rFonts w:cs="Arial"/>
        </w:rPr>
        <w:t>that volunteers understand the study and are willing to participate in it</w:t>
      </w:r>
      <w:r w:rsidR="00D33C39" w:rsidRPr="00B542BD">
        <w:rPr>
          <w:rFonts w:cs="Arial"/>
        </w:rPr>
        <w:t xml:space="preserve">. </w:t>
      </w:r>
    </w:p>
    <w:p w:rsidR="00514F31" w:rsidRPr="009C2660" w:rsidRDefault="00B542BD" w:rsidP="00B542BD">
      <w:pPr>
        <w:pStyle w:val="ListParagraph"/>
        <w:numPr>
          <w:ilvl w:val="0"/>
          <w:numId w:val="21"/>
        </w:numPr>
        <w:rPr>
          <w:rFonts w:cs="Arial"/>
        </w:rPr>
      </w:pPr>
      <w:r w:rsidRPr="009C2660">
        <w:rPr>
          <w:rFonts w:cs="Arial"/>
        </w:rPr>
        <w:t>The health questionnaire allows us to</w:t>
      </w:r>
      <w:r w:rsidR="00514F31" w:rsidRPr="009C2660">
        <w:rPr>
          <w:rFonts w:cs="Arial"/>
        </w:rPr>
        <w:t xml:space="preserve"> veri</w:t>
      </w:r>
      <w:r w:rsidR="00955353" w:rsidRPr="009C2660">
        <w:rPr>
          <w:rFonts w:cs="Arial"/>
        </w:rPr>
        <w:t xml:space="preserve">fy that the volunteers are eligible for the study and </w:t>
      </w:r>
      <w:r w:rsidR="00077606" w:rsidRPr="009C2660">
        <w:rPr>
          <w:rFonts w:cs="Arial"/>
        </w:rPr>
        <w:t xml:space="preserve">determine if </w:t>
      </w:r>
      <w:r w:rsidR="00955353" w:rsidRPr="009C2660">
        <w:rPr>
          <w:rFonts w:cs="Arial"/>
        </w:rPr>
        <w:t>they</w:t>
      </w:r>
      <w:r w:rsidR="00077606" w:rsidRPr="009C2660">
        <w:rPr>
          <w:rFonts w:cs="Arial"/>
        </w:rPr>
        <w:t xml:space="preserve"> have any medical conditions that would preclude their participation</w:t>
      </w:r>
      <w:r w:rsidR="00D33C39" w:rsidRPr="009C2660">
        <w:rPr>
          <w:rFonts w:cs="Arial"/>
        </w:rPr>
        <w:t xml:space="preserve">. </w:t>
      </w:r>
      <w:r w:rsidR="00514F31" w:rsidRPr="009C2660">
        <w:rPr>
          <w:rFonts w:cs="Arial"/>
        </w:rPr>
        <w:t>The health</w:t>
      </w:r>
      <w:r w:rsidR="00955353" w:rsidRPr="009C2660">
        <w:rPr>
          <w:rFonts w:cs="Arial"/>
        </w:rPr>
        <w:t xml:space="preserve"> </w:t>
      </w:r>
      <w:r w:rsidR="00514F31" w:rsidRPr="009C2660">
        <w:rPr>
          <w:rFonts w:cs="Arial"/>
        </w:rPr>
        <w:t>questionnaire also</w:t>
      </w:r>
      <w:r w:rsidR="00955353" w:rsidRPr="009C2660">
        <w:rPr>
          <w:rFonts w:cs="Arial"/>
        </w:rPr>
        <w:t xml:space="preserve"> allow</w:t>
      </w:r>
      <w:r w:rsidR="00514F31" w:rsidRPr="009C2660">
        <w:rPr>
          <w:rFonts w:cs="Arial"/>
        </w:rPr>
        <w:t>s</w:t>
      </w:r>
      <w:r w:rsidR="00955353" w:rsidRPr="009C2660">
        <w:rPr>
          <w:rFonts w:cs="Arial"/>
        </w:rPr>
        <w:t xml:space="preserve"> us to relate the results of the tests on the nas</w:t>
      </w:r>
      <w:r w:rsidR="00E70F52" w:rsidRPr="009C2660">
        <w:rPr>
          <w:rFonts w:cs="Arial"/>
        </w:rPr>
        <w:t>opharyngeal</w:t>
      </w:r>
      <w:r w:rsidR="00955353" w:rsidRPr="009C2660">
        <w:rPr>
          <w:rFonts w:cs="Arial"/>
        </w:rPr>
        <w:t xml:space="preserve"> </w:t>
      </w:r>
      <w:r w:rsidR="006F52DC" w:rsidRPr="009C2660">
        <w:rPr>
          <w:rFonts w:cs="Arial"/>
        </w:rPr>
        <w:t>swabs,</w:t>
      </w:r>
      <w:r w:rsidR="00B861BC" w:rsidRPr="009C2660">
        <w:rPr>
          <w:rFonts w:cs="Arial"/>
        </w:rPr>
        <w:t xml:space="preserve"> oropharyngeal </w:t>
      </w:r>
      <w:r w:rsidR="00955353" w:rsidRPr="009C2660">
        <w:rPr>
          <w:rFonts w:cs="Arial"/>
        </w:rPr>
        <w:t>swabs</w:t>
      </w:r>
      <w:r w:rsidR="00B861BC" w:rsidRPr="009C2660">
        <w:rPr>
          <w:rFonts w:cs="Arial"/>
        </w:rPr>
        <w:t xml:space="preserve">, </w:t>
      </w:r>
      <w:proofErr w:type="gramStart"/>
      <w:r w:rsidR="00955353" w:rsidRPr="009C2660">
        <w:rPr>
          <w:rFonts w:cs="Arial"/>
        </w:rPr>
        <w:t>cough</w:t>
      </w:r>
      <w:proofErr w:type="gramEnd"/>
      <w:r w:rsidR="00955353" w:rsidRPr="009C2660">
        <w:rPr>
          <w:rFonts w:cs="Arial"/>
        </w:rPr>
        <w:t xml:space="preserve">-generated aerosols </w:t>
      </w:r>
      <w:r w:rsidR="00B861BC" w:rsidRPr="009C2660">
        <w:rPr>
          <w:rFonts w:cs="Arial"/>
        </w:rPr>
        <w:t xml:space="preserve">and cough sounds </w:t>
      </w:r>
      <w:r w:rsidR="00955353" w:rsidRPr="009C2660">
        <w:rPr>
          <w:rFonts w:cs="Arial"/>
        </w:rPr>
        <w:t xml:space="preserve">to </w:t>
      </w:r>
      <w:r w:rsidR="00EF34B7" w:rsidRPr="009C2660">
        <w:rPr>
          <w:rFonts w:cs="Arial"/>
        </w:rPr>
        <w:t>patient characteristics</w:t>
      </w:r>
      <w:r w:rsidR="00573C52" w:rsidRPr="009C2660">
        <w:rPr>
          <w:rFonts w:cs="Arial"/>
        </w:rPr>
        <w:t xml:space="preserve"> </w:t>
      </w:r>
      <w:r w:rsidR="00EF34B7" w:rsidRPr="009C2660">
        <w:rPr>
          <w:rFonts w:cs="Arial"/>
        </w:rPr>
        <w:t xml:space="preserve">such </w:t>
      </w:r>
      <w:r w:rsidR="00573C52" w:rsidRPr="009C2660">
        <w:rPr>
          <w:rFonts w:cs="Arial"/>
        </w:rPr>
        <w:t xml:space="preserve">as duration and type of symptoms, body size, </w:t>
      </w:r>
      <w:r w:rsidR="00EF34B7" w:rsidRPr="009C2660">
        <w:rPr>
          <w:rFonts w:cs="Arial"/>
        </w:rPr>
        <w:t xml:space="preserve">and </w:t>
      </w:r>
      <w:r w:rsidR="00573C52" w:rsidRPr="009C2660">
        <w:rPr>
          <w:rFonts w:cs="Arial"/>
        </w:rPr>
        <w:t>oral temperature</w:t>
      </w:r>
      <w:r w:rsidR="00D33C39" w:rsidRPr="009C2660">
        <w:rPr>
          <w:rFonts w:cs="Arial"/>
        </w:rPr>
        <w:t xml:space="preserve">. </w:t>
      </w:r>
    </w:p>
    <w:p w:rsidR="00235CCF" w:rsidRDefault="00235CCF" w:rsidP="00A73A06">
      <w:pPr>
        <w:rPr>
          <w:rFonts w:cs="Arial"/>
        </w:rPr>
      </w:pPr>
    </w:p>
    <w:p w:rsidR="00573C52" w:rsidRPr="00573C52" w:rsidRDefault="008B741B" w:rsidP="00A73A06">
      <w:pPr>
        <w:rPr>
          <w:rFonts w:cs="Arial"/>
        </w:rPr>
      </w:pPr>
      <w:r w:rsidRPr="008B741B">
        <w:rPr>
          <w:rFonts w:cs="Arial"/>
        </w:rPr>
        <w:t xml:space="preserve">The data </w:t>
      </w:r>
      <w:r>
        <w:rPr>
          <w:rFonts w:cs="Arial"/>
        </w:rPr>
        <w:t xml:space="preserve">collected in this project </w:t>
      </w:r>
      <w:r w:rsidRPr="008B741B">
        <w:rPr>
          <w:rFonts w:cs="Arial"/>
        </w:rPr>
        <w:t xml:space="preserve">will be used to produce publications (both peer reviewed and non-peer reviewed), presentations, </w:t>
      </w:r>
      <w:r>
        <w:rPr>
          <w:rFonts w:cs="Arial"/>
        </w:rPr>
        <w:t xml:space="preserve">guidelines and recommended practices </w:t>
      </w:r>
      <w:r w:rsidRPr="008B741B">
        <w:rPr>
          <w:rFonts w:cs="Arial"/>
        </w:rPr>
        <w:t xml:space="preserve">for dissemination among </w:t>
      </w:r>
      <w:r>
        <w:rPr>
          <w:rFonts w:cs="Arial"/>
        </w:rPr>
        <w:t>healthcare</w:t>
      </w:r>
      <w:r w:rsidRPr="008B741B">
        <w:rPr>
          <w:rFonts w:cs="Arial"/>
        </w:rPr>
        <w:t xml:space="preserve"> </w:t>
      </w:r>
      <w:r w:rsidR="00B55997">
        <w:rPr>
          <w:rFonts w:cs="Arial"/>
        </w:rPr>
        <w:t>workers</w:t>
      </w:r>
      <w:r w:rsidRPr="008B741B">
        <w:rPr>
          <w:rFonts w:cs="Arial"/>
        </w:rPr>
        <w:t xml:space="preserve">, </w:t>
      </w:r>
      <w:r>
        <w:rPr>
          <w:rFonts w:cs="Arial"/>
        </w:rPr>
        <w:t xml:space="preserve">their </w:t>
      </w:r>
      <w:r w:rsidRPr="008B741B">
        <w:rPr>
          <w:rFonts w:cs="Arial"/>
        </w:rPr>
        <w:t xml:space="preserve">employers, and persons tasked with protecting the health and safety of </w:t>
      </w:r>
      <w:r>
        <w:rPr>
          <w:rFonts w:cs="Arial"/>
        </w:rPr>
        <w:t>healthcare</w:t>
      </w:r>
      <w:r w:rsidRPr="008B741B">
        <w:rPr>
          <w:rFonts w:cs="Arial"/>
        </w:rPr>
        <w:t xml:space="preserve"> workers. Dissemination of this information is expected to </w:t>
      </w:r>
      <w:r>
        <w:rPr>
          <w:rFonts w:cs="Arial"/>
        </w:rPr>
        <w:t>enable</w:t>
      </w:r>
      <w:r w:rsidRPr="008B741B">
        <w:rPr>
          <w:rFonts w:cs="Arial"/>
        </w:rPr>
        <w:t xml:space="preserve"> people concerned with infection control and pandemic planning to develop informed and targeted prevention methods. </w:t>
      </w:r>
      <w:r>
        <w:rPr>
          <w:rFonts w:cs="Arial"/>
        </w:rPr>
        <w:t>The CDC maintains an extensive catalog of guidelines, recommended practices and information resources for healthcare professionals, including information on infection control in general and influenza in particular</w:t>
      </w:r>
      <w:r w:rsidR="00D33C39">
        <w:rPr>
          <w:rFonts w:cs="Arial"/>
        </w:rPr>
        <w:t xml:space="preserve">. </w:t>
      </w:r>
      <w:r>
        <w:rPr>
          <w:rFonts w:cs="Arial"/>
        </w:rPr>
        <w:t>The information learned in this project will be use</w:t>
      </w:r>
      <w:r w:rsidR="00B861BC">
        <w:rPr>
          <w:rFonts w:cs="Arial"/>
        </w:rPr>
        <w:t>d</w:t>
      </w:r>
      <w:r>
        <w:rPr>
          <w:rFonts w:cs="Arial"/>
        </w:rPr>
        <w:t xml:space="preserve"> to help formulate and revise these resources in order to better serve the healthcare community.</w:t>
      </w:r>
    </w:p>
    <w:p w:rsidR="00235CCF" w:rsidRDefault="00235CCF" w:rsidP="00651EE6">
      <w:pPr>
        <w:rPr>
          <w:rFonts w:cs="Arial"/>
        </w:rPr>
      </w:pPr>
    </w:p>
    <w:p w:rsidR="003368EC" w:rsidRDefault="00651EE6" w:rsidP="00651EE6">
      <w:pPr>
        <w:rPr>
          <w:rFonts w:cs="Arial"/>
        </w:rPr>
      </w:pPr>
      <w:r w:rsidRPr="00651EE6">
        <w:rPr>
          <w:rFonts w:cs="Arial"/>
        </w:rPr>
        <w:t>The following categories of Information in Identifiable Form (IIF) will be collected:</w:t>
      </w:r>
      <w:r w:rsidR="002C2617">
        <w:rPr>
          <w:rFonts w:cs="Arial"/>
        </w:rPr>
        <w:t xml:space="preserve"> </w:t>
      </w:r>
      <w:r w:rsidRPr="00651EE6">
        <w:rPr>
          <w:rFonts w:cs="Arial"/>
        </w:rPr>
        <w:t xml:space="preserve">participant’s name, age, gender, height, weight, </w:t>
      </w:r>
      <w:r w:rsidR="00AC6C49" w:rsidRPr="00651EE6">
        <w:rPr>
          <w:rFonts w:cs="Arial"/>
        </w:rPr>
        <w:t>information about respiratory illness</w:t>
      </w:r>
      <w:r w:rsidR="00AC6C49">
        <w:rPr>
          <w:rFonts w:cs="Arial"/>
        </w:rPr>
        <w:t>es</w:t>
      </w:r>
      <w:r w:rsidR="00AC6C49" w:rsidRPr="00651EE6">
        <w:rPr>
          <w:rFonts w:cs="Arial"/>
        </w:rPr>
        <w:t>,</w:t>
      </w:r>
      <w:r w:rsidRPr="00651EE6">
        <w:rPr>
          <w:rFonts w:cs="Arial"/>
        </w:rPr>
        <w:t xml:space="preserve"> </w:t>
      </w:r>
      <w:r w:rsidR="00AC6C49">
        <w:rPr>
          <w:rFonts w:cs="Arial"/>
        </w:rPr>
        <w:t xml:space="preserve">pregnancy status, </w:t>
      </w:r>
      <w:r w:rsidRPr="00651EE6">
        <w:rPr>
          <w:rFonts w:cs="Arial"/>
        </w:rPr>
        <w:t>information about their cu</w:t>
      </w:r>
      <w:r w:rsidR="00B861BC">
        <w:rPr>
          <w:rFonts w:cs="Arial"/>
        </w:rPr>
        <w:t xml:space="preserve">rrent illness, </w:t>
      </w:r>
      <w:r w:rsidR="00AC6C49" w:rsidRPr="00651EE6">
        <w:rPr>
          <w:rFonts w:cs="Arial"/>
        </w:rPr>
        <w:t>influenza vaccination status</w:t>
      </w:r>
      <w:r w:rsidR="00AC6C49">
        <w:rPr>
          <w:rFonts w:cs="Arial"/>
        </w:rPr>
        <w:t xml:space="preserve">, flu medications taken, </w:t>
      </w:r>
      <w:r w:rsidR="00B861BC">
        <w:rPr>
          <w:rFonts w:cs="Arial"/>
        </w:rPr>
        <w:t>smoking history</w:t>
      </w:r>
      <w:r w:rsidR="00662A93">
        <w:rPr>
          <w:rFonts w:cs="Arial"/>
        </w:rPr>
        <w:t xml:space="preserve">, </w:t>
      </w:r>
      <w:r w:rsidR="00AC6C49">
        <w:rPr>
          <w:rFonts w:cs="Arial"/>
        </w:rPr>
        <w:t>and oral temperature</w:t>
      </w:r>
      <w:r w:rsidR="00D33C39">
        <w:rPr>
          <w:rFonts w:cs="Arial"/>
        </w:rPr>
        <w:t xml:space="preserve">. </w:t>
      </w:r>
      <w:r w:rsidRPr="00651EE6">
        <w:rPr>
          <w:rFonts w:cs="Arial"/>
        </w:rPr>
        <w:t xml:space="preserve">In addition, biological specimens </w:t>
      </w:r>
      <w:r w:rsidR="00B861BC">
        <w:rPr>
          <w:rFonts w:cs="Arial"/>
        </w:rPr>
        <w:t xml:space="preserve">and cough sound recordings </w:t>
      </w:r>
      <w:r w:rsidRPr="00651EE6">
        <w:rPr>
          <w:rFonts w:cs="Arial"/>
        </w:rPr>
        <w:t>will be collected.</w:t>
      </w:r>
      <w:r w:rsidR="00B861BC">
        <w:rPr>
          <w:rFonts w:cs="Arial"/>
        </w:rPr>
        <w:t xml:space="preserve"> W</w:t>
      </w:r>
      <w:r w:rsidR="003368EC" w:rsidRPr="003368EC">
        <w:rPr>
          <w:rFonts w:cs="Arial"/>
        </w:rPr>
        <w:t>e will not have access to information from the health care provider.</w:t>
      </w:r>
    </w:p>
    <w:p w:rsidR="00573C52" w:rsidRDefault="00573C52" w:rsidP="00651EE6">
      <w:pPr>
        <w:rPr>
          <w:rFonts w:cs="Arial"/>
        </w:rPr>
      </w:pPr>
    </w:p>
    <w:p w:rsidR="00573C52" w:rsidRPr="00651EE6" w:rsidRDefault="00573C52" w:rsidP="00651EE6">
      <w:pPr>
        <w:rPr>
          <w:rFonts w:cs="Arial"/>
        </w:rPr>
      </w:pPr>
      <w:r w:rsidRPr="00573C52">
        <w:rPr>
          <w:rFonts w:cs="Arial"/>
        </w:rPr>
        <w:t>The collection of IIF and other data for this project will have little to no effect on the respondent’s privacy. NIOSH</w:t>
      </w:r>
      <w:r>
        <w:rPr>
          <w:rFonts w:cs="Arial"/>
        </w:rPr>
        <w:t xml:space="preserve"> t</w:t>
      </w:r>
      <w:r w:rsidRPr="00573C52">
        <w:rPr>
          <w:rFonts w:cs="Arial"/>
        </w:rPr>
        <w:t>ake</w:t>
      </w:r>
      <w:r>
        <w:rPr>
          <w:rFonts w:cs="Arial"/>
        </w:rPr>
        <w:t>s</w:t>
      </w:r>
      <w:r w:rsidRPr="00573C52">
        <w:rPr>
          <w:rFonts w:cs="Arial"/>
        </w:rPr>
        <w:t xml:space="preserve"> extensive safeguards to protect against any release of individual level data</w:t>
      </w:r>
      <w:r w:rsidR="00D33C39">
        <w:rPr>
          <w:rFonts w:cs="Arial"/>
        </w:rPr>
        <w:t xml:space="preserve">. </w:t>
      </w:r>
      <w:r w:rsidRPr="00573C52">
        <w:rPr>
          <w:rFonts w:cs="Arial"/>
        </w:rPr>
        <w:t xml:space="preserve">The project staff will notify </w:t>
      </w:r>
      <w:r>
        <w:rPr>
          <w:rFonts w:cs="Arial"/>
        </w:rPr>
        <w:t xml:space="preserve">their supervisors </w:t>
      </w:r>
      <w:r w:rsidRPr="00573C52">
        <w:rPr>
          <w:rFonts w:cs="Arial"/>
        </w:rPr>
        <w:t>immediately upon: (1) discovering any breach or suspected breach of security, (2) discovering any unauthorized disclosure of the confidential information or (3) receipt of any legal, investigatory, or other demand for access to the confidential information in any form</w:t>
      </w:r>
      <w:r w:rsidR="00D33C39">
        <w:rPr>
          <w:rFonts w:cs="Arial"/>
        </w:rPr>
        <w:t xml:space="preserve">. </w:t>
      </w:r>
      <w:r w:rsidRPr="00573C52">
        <w:rPr>
          <w:rFonts w:cs="Arial"/>
        </w:rPr>
        <w:t xml:space="preserve">Should any of these issues occur, project progress will be halted until approval is received from </w:t>
      </w:r>
      <w:r>
        <w:rPr>
          <w:rFonts w:cs="Arial"/>
        </w:rPr>
        <w:t>NIOSH supervisors</w:t>
      </w:r>
      <w:r w:rsidRPr="00573C52">
        <w:rPr>
          <w:rFonts w:cs="Arial"/>
        </w:rPr>
        <w:t xml:space="preserve"> to resume project activities</w:t>
      </w:r>
      <w:r w:rsidR="00D33C39">
        <w:rPr>
          <w:rFonts w:cs="Arial"/>
        </w:rPr>
        <w:t xml:space="preserve">. </w:t>
      </w:r>
      <w:r w:rsidRPr="00573C52">
        <w:rPr>
          <w:rFonts w:cs="Arial"/>
        </w:rPr>
        <w:t xml:space="preserve">In addition, the </w:t>
      </w:r>
      <w:r w:rsidR="00F72CF1">
        <w:rPr>
          <w:rFonts w:cs="Arial"/>
        </w:rPr>
        <w:t xml:space="preserve">NIOSH </w:t>
      </w:r>
      <w:r w:rsidR="00B861BC">
        <w:rPr>
          <w:rFonts w:cs="Arial"/>
        </w:rPr>
        <w:t>Institutional</w:t>
      </w:r>
      <w:r w:rsidRPr="00573C52">
        <w:rPr>
          <w:rFonts w:cs="Arial"/>
        </w:rPr>
        <w:t xml:space="preserve"> Review Board </w:t>
      </w:r>
      <w:r w:rsidR="00342B2A">
        <w:rPr>
          <w:rFonts w:cs="Arial"/>
        </w:rPr>
        <w:t xml:space="preserve">(IRB) </w:t>
      </w:r>
      <w:r w:rsidRPr="00573C52">
        <w:rPr>
          <w:rFonts w:cs="Arial"/>
        </w:rPr>
        <w:t>will be informally notified of any potential breach of confidentiality within two working days of an incident and formally notified within two weeks of an incident</w:t>
      </w:r>
      <w:r w:rsidR="00D33C39">
        <w:rPr>
          <w:rFonts w:cs="Arial"/>
        </w:rPr>
        <w:t xml:space="preserve">. </w:t>
      </w:r>
      <w:r w:rsidRPr="00573C52">
        <w:rPr>
          <w:rFonts w:cs="Arial"/>
        </w:rPr>
        <w:t>Proven violation of confidential information related to or obtained from the data is cause for immediate termination of access to any data</w:t>
      </w:r>
      <w:r w:rsidR="008B741B">
        <w:rPr>
          <w:rFonts w:cs="Arial"/>
        </w:rPr>
        <w:t xml:space="preserve"> and additional sanctions</w:t>
      </w:r>
      <w:r w:rsidRPr="00573C52">
        <w:rPr>
          <w:rFonts w:cs="Arial"/>
        </w:rPr>
        <w:t>.</w:t>
      </w:r>
    </w:p>
    <w:p w:rsidR="00293145" w:rsidRDefault="00293145">
      <w:pPr>
        <w:pStyle w:val="Heading2"/>
      </w:pPr>
      <w:bookmarkStart w:id="12" w:name="_Toc386466535"/>
      <w:r>
        <w:t>A3</w:t>
      </w:r>
      <w:r w:rsidR="00696C23">
        <w:t>.</w:t>
      </w:r>
      <w:r>
        <w:t xml:space="preserve"> </w:t>
      </w:r>
      <w:bookmarkEnd w:id="10"/>
      <w:r w:rsidR="00306A1E">
        <w:t>Use of Improved Information Technology and Burden Reduction</w:t>
      </w:r>
      <w:bookmarkEnd w:id="12"/>
    </w:p>
    <w:p w:rsidR="00D97AE9" w:rsidRDefault="00584F6D" w:rsidP="00E0190D">
      <w:r>
        <w:t xml:space="preserve">The </w:t>
      </w:r>
      <w:r w:rsidR="008638E7">
        <w:t xml:space="preserve">informed consent, </w:t>
      </w:r>
      <w:r w:rsidR="00BD11BD">
        <w:t>h</w:t>
      </w:r>
      <w:r w:rsidR="009200EE">
        <w:t xml:space="preserve">ealth questionnaire </w:t>
      </w:r>
      <w:r w:rsidR="008638E7">
        <w:t xml:space="preserve">and receipt </w:t>
      </w:r>
      <w:r w:rsidR="009200EE">
        <w:t xml:space="preserve">data </w:t>
      </w:r>
      <w:r w:rsidR="00567418">
        <w:t xml:space="preserve">and </w:t>
      </w:r>
      <w:r w:rsidR="009200EE">
        <w:t xml:space="preserve">will be collected using </w:t>
      </w:r>
      <w:r w:rsidR="00567418">
        <w:t>printed</w:t>
      </w:r>
      <w:r w:rsidR="009200EE">
        <w:t xml:space="preserve"> form</w:t>
      </w:r>
      <w:r w:rsidR="00BD11BD">
        <w:t>s</w:t>
      </w:r>
      <w:r w:rsidR="009200EE">
        <w:t xml:space="preserve"> which </w:t>
      </w:r>
      <w:r w:rsidR="00567418">
        <w:t>are completed</w:t>
      </w:r>
      <w:r w:rsidR="009200EE">
        <w:t xml:space="preserve"> </w:t>
      </w:r>
      <w:r w:rsidR="004171EB">
        <w:t>manually</w:t>
      </w:r>
      <w:r w:rsidR="00D33C39">
        <w:t xml:space="preserve">. </w:t>
      </w:r>
      <w:r w:rsidR="008638E7">
        <w:t>S</w:t>
      </w:r>
      <w:r w:rsidR="00AB6EC9">
        <w:t>wabs</w:t>
      </w:r>
      <w:r w:rsidR="008638E7">
        <w:t>, cough sound recordings</w:t>
      </w:r>
      <w:r w:rsidR="00AB6EC9">
        <w:t xml:space="preserve"> and cough a</w:t>
      </w:r>
      <w:r w:rsidR="00FF1DFA">
        <w:t xml:space="preserve">erosol </w:t>
      </w:r>
      <w:r w:rsidR="00AB6EC9">
        <w:t>samples</w:t>
      </w:r>
      <w:r w:rsidR="00962AB5">
        <w:t xml:space="preserve"> will be collected </w:t>
      </w:r>
      <w:r w:rsidR="00FF1DFA">
        <w:t xml:space="preserve">by the researchers; this will require no effort by the participant. </w:t>
      </w:r>
    </w:p>
    <w:p w:rsidR="00293145" w:rsidRDefault="00293145" w:rsidP="00E0190D">
      <w:pPr>
        <w:pStyle w:val="Heading2"/>
      </w:pPr>
      <w:bookmarkStart w:id="13" w:name="_Toc165106507"/>
      <w:bookmarkStart w:id="14" w:name="_Toc386466536"/>
      <w:r>
        <w:t>A4</w:t>
      </w:r>
      <w:r w:rsidR="00696C23">
        <w:t>.</w:t>
      </w:r>
      <w:r>
        <w:t xml:space="preserve"> </w:t>
      </w:r>
      <w:bookmarkEnd w:id="13"/>
      <w:r w:rsidR="00306A1E">
        <w:t>Efforts to Identify Duplication and Use of Similar Information</w:t>
      </w:r>
      <w:bookmarkEnd w:id="14"/>
    </w:p>
    <w:p w:rsidR="00293145" w:rsidRDefault="00293145">
      <w:r>
        <w:t xml:space="preserve">This study </w:t>
      </w:r>
      <w:r w:rsidR="00BB4F8C">
        <w:t>does not duplicate previous research</w:t>
      </w:r>
      <w:r w:rsidR="00D33C39">
        <w:t xml:space="preserve">. </w:t>
      </w:r>
      <w:r w:rsidR="00BB4F8C">
        <w:t xml:space="preserve">An extensive search of the biomedical literature and </w:t>
      </w:r>
      <w:r w:rsidR="00D021A8">
        <w:t>discussions</w:t>
      </w:r>
      <w:r w:rsidR="00BB4F8C">
        <w:t xml:space="preserve"> with other researchers in this field found </w:t>
      </w:r>
      <w:r w:rsidR="00B112B2">
        <w:t xml:space="preserve">only two studies that measured the </w:t>
      </w:r>
      <w:r w:rsidR="00BD3153">
        <w:t xml:space="preserve">production of potentially infectious aerosols containing </w:t>
      </w:r>
      <w:r w:rsidR="00990CE6">
        <w:t xml:space="preserve">viable </w:t>
      </w:r>
      <w:r w:rsidR="00BD3153">
        <w:t>influenza virus</w:t>
      </w:r>
      <w:r w:rsidR="00871EA8">
        <w:t xml:space="preserve"> </w:t>
      </w:r>
      <w:r w:rsidR="00B112B2">
        <w:t xml:space="preserve">by patients, and both were too limited to draw meaningful conclusions </w:t>
      </w:r>
      <w:r w:rsidR="00B112B2">
        <w:fldChar w:fldCharType="begin">
          <w:fldData xml:space="preserve">PEVuZE5vdGU+PENpdGU+PEF1dGhvcj5MaW5kc2xleTwvQXV0aG9yPjxZZWFyPjIwMTA8L1llYXI+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</w:fldData>
        </w:fldChar>
      </w:r>
      <w:r w:rsidR="002B2AA7">
        <w:instrText xml:space="preserve"> ADDIN EN.CITE </w:instrText>
      </w:r>
      <w:r w:rsidR="002B2AA7">
        <w:fldChar w:fldCharType="begin">
          <w:fldData xml:space="preserve">PEVuZE5vdGU+PENpdGU+PEF1dGhvcj5MaW5kc2xleTwvQXV0aG9yPjxZZWFyPjIwMTA8L1llYXI+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</w:fldData>
        </w:fldChar>
      </w:r>
      <w:r w:rsidR="002B2AA7">
        <w:instrText xml:space="preserve"> ADDIN EN.CITE.DATA </w:instrText>
      </w:r>
      <w:r w:rsidR="002B2AA7">
        <w:fldChar w:fldCharType="end"/>
      </w:r>
      <w:r w:rsidR="00B112B2">
        <w:fldChar w:fldCharType="separate"/>
      </w:r>
      <w:r w:rsidR="00B112B2">
        <w:rPr>
          <w:noProof/>
        </w:rPr>
        <w:t>[</w:t>
      </w:r>
      <w:hyperlink w:anchor="_ENREF_11" w:tooltip="Lindsley, 2010 #5117" w:history="1">
        <w:r w:rsidR="002B2AA7">
          <w:rPr>
            <w:noProof/>
          </w:rPr>
          <w:t>11</w:t>
        </w:r>
      </w:hyperlink>
      <w:r w:rsidR="00B112B2">
        <w:rPr>
          <w:noProof/>
        </w:rPr>
        <w:t xml:space="preserve">; </w:t>
      </w:r>
      <w:hyperlink w:anchor="_ENREF_14" w:tooltip="Milton, 2013 #5422" w:history="1">
        <w:r w:rsidR="002B2AA7">
          <w:rPr>
            <w:noProof/>
          </w:rPr>
          <w:t>14</w:t>
        </w:r>
      </w:hyperlink>
      <w:r w:rsidR="00B112B2">
        <w:rPr>
          <w:noProof/>
        </w:rPr>
        <w:t>]</w:t>
      </w:r>
      <w:r w:rsidR="00B112B2">
        <w:fldChar w:fldCharType="end"/>
      </w:r>
      <w:r w:rsidR="00B112B2">
        <w:t>. No published studies have related infectious aerosol production</w:t>
      </w:r>
      <w:r w:rsidR="00871EA8">
        <w:t xml:space="preserve"> to cough sounds</w:t>
      </w:r>
      <w:r w:rsidR="00D33C39">
        <w:t xml:space="preserve">. </w:t>
      </w:r>
      <w:r w:rsidR="00BD3153">
        <w:t xml:space="preserve">A report by the Institute of Medicine stated that insufficient information was available to assess the potential risk from infectious aerosols produced by influenza patients, and that such research was urgently needed </w:t>
      </w:r>
      <w:r w:rsidR="00DD46AF" w:rsidRPr="00BD3153">
        <w:fldChar w:fldCharType="begin"/>
      </w:r>
      <w:r w:rsidR="00B861BC">
        <w:instrText xml:space="preserve"> ADDIN EN.CITE &lt;EndNote&gt;&lt;Cite&gt;&lt;Author&gt;Liverman&lt;/Author&gt;&lt;Year&gt;2009&lt;/Year&gt;&lt;RecNum&gt;4982&lt;/RecNum&gt;&lt;DisplayText&gt;[8]&lt;/DisplayText&gt;&lt;record&gt;&lt;rec-number&gt;4982&lt;/rec-number&gt;&lt;foreign-keys&gt;&lt;key app="EN" db-id="909ptpt5t2e5faedaz9x0zfztfra0p0ffps0"&gt;4982&lt;/key&gt;&lt;/foreign-keys&gt;&lt;ref-type name="Report"&gt;27&lt;/ref-type&gt;&lt;contributors&gt;&lt;authors&gt;&lt;author&gt;Liverman, C. T.&lt;/author&gt;&lt;author&gt;Harris, T. A.&lt;/author&gt;&lt;author&gt;Bonnie Rogers, M. E.&lt;/author&gt;&lt;author&gt;Shine, K. I.&lt;/author&gt;&lt;/authors&gt;&lt;tertiary-authors&gt;&lt;author&gt;The National Academies Press&lt;/author&gt;&lt;/tertiary-authors&gt;&lt;/contributors&gt;&lt;titles&gt;&lt;title&gt;Respiratory Protection for Healthcare Workers in the Workplace Against Novel H1N1 Influenza A: A Letter Report&lt;/title&gt;&lt;/titles&gt;&lt;pages&gt;68&lt;/pages&gt;&lt;keywords&gt;&lt;keyword&gt;Influenza&lt;/keyword&gt;&lt;keyword&gt;pandemics&lt;/keyword&gt;&lt;keyword&gt;respirators&lt;/keyword&gt;&lt;keyword&gt;Surgical masks&lt;/keyword&gt;&lt;/keywords&gt;&lt;dates&gt;&lt;year&gt;2009&lt;/year&gt;&lt;/dates&gt;&lt;pub-location&gt;Washington, DC&lt;/pub-location&gt;&lt;publisher&gt;Institute of Medicine&lt;/publisher&gt;&lt;accession-num&gt;ISBN: 0-309-14428-0&lt;/accession-num&gt;&lt;urls&gt;&lt;related-urls&gt;&lt;url&gt;http://www.nap.edu/catalog/12748.html&lt;/url&gt;&lt;/related-urls&gt;&lt;/urls&gt;&lt;/record&gt;&lt;/Cite&gt;&lt;/EndNote&gt;</w:instrText>
      </w:r>
      <w:r w:rsidR="00DD46AF" w:rsidRPr="00BD3153">
        <w:fldChar w:fldCharType="separate"/>
      </w:r>
      <w:r w:rsidR="00B861BC">
        <w:rPr>
          <w:noProof/>
        </w:rPr>
        <w:t>[</w:t>
      </w:r>
      <w:hyperlink w:anchor="_ENREF_8" w:tooltip="Liverman, 2009 #4982" w:history="1">
        <w:r w:rsidR="002B2AA7">
          <w:rPr>
            <w:noProof/>
          </w:rPr>
          <w:t>8</w:t>
        </w:r>
      </w:hyperlink>
      <w:r w:rsidR="00B861BC">
        <w:rPr>
          <w:noProof/>
        </w:rPr>
        <w:t>]</w:t>
      </w:r>
      <w:r w:rsidR="00DD46AF" w:rsidRPr="00BD3153">
        <w:fldChar w:fldCharType="end"/>
      </w:r>
      <w:r w:rsidR="00FF1DFA">
        <w:t>.</w:t>
      </w:r>
    </w:p>
    <w:p w:rsidR="00293145" w:rsidRDefault="00293145">
      <w:pPr>
        <w:pStyle w:val="Heading2"/>
      </w:pPr>
      <w:bookmarkStart w:id="15" w:name="_Toc165106508"/>
      <w:bookmarkStart w:id="16" w:name="_Toc386466537"/>
      <w:r>
        <w:t>A5</w:t>
      </w:r>
      <w:r w:rsidR="00696C23">
        <w:t>.</w:t>
      </w:r>
      <w:r>
        <w:t xml:space="preserve"> </w:t>
      </w:r>
      <w:bookmarkEnd w:id="15"/>
      <w:r w:rsidR="00306A1E">
        <w:t>Impact on Small Businesses or Other Small Entities</w:t>
      </w:r>
      <w:bookmarkEnd w:id="16"/>
    </w:p>
    <w:p w:rsidR="00A469D0" w:rsidRPr="00A469D0" w:rsidRDefault="00A469D0" w:rsidP="00A469D0">
      <w:r>
        <w:t xml:space="preserve">No </w:t>
      </w:r>
      <w:r w:rsidR="00A73A06">
        <w:t xml:space="preserve">small businesses or other </w:t>
      </w:r>
      <w:r>
        <w:t xml:space="preserve">small entities </w:t>
      </w:r>
      <w:r w:rsidR="00A73A06">
        <w:t>will be</w:t>
      </w:r>
      <w:r>
        <w:t xml:space="preserve"> involved in this </w:t>
      </w:r>
      <w:r w:rsidR="00A73A06">
        <w:t>data collection</w:t>
      </w:r>
      <w:r>
        <w:t>.</w:t>
      </w:r>
    </w:p>
    <w:p w:rsidR="00293145" w:rsidRDefault="00293145">
      <w:pPr>
        <w:pStyle w:val="Heading2"/>
      </w:pPr>
      <w:bookmarkStart w:id="17" w:name="_Toc165106509"/>
      <w:bookmarkStart w:id="18" w:name="_Toc386466538"/>
      <w:r>
        <w:t xml:space="preserve">A6. </w:t>
      </w:r>
      <w:bookmarkEnd w:id="17"/>
      <w:r w:rsidR="00306A1E">
        <w:t>Consequences of Collecting the Information Less Frequently</w:t>
      </w:r>
      <w:bookmarkEnd w:id="18"/>
      <w:r>
        <w:t xml:space="preserve"> </w:t>
      </w:r>
    </w:p>
    <w:p w:rsidR="00743A89" w:rsidRPr="00D522CE" w:rsidRDefault="00A73A06" w:rsidP="00962AB5">
      <w:pPr>
        <w:rPr>
          <w:rFonts w:cs="Arial"/>
        </w:rPr>
      </w:pPr>
      <w:r>
        <w:t xml:space="preserve">Respondents will be asked </w:t>
      </w:r>
      <w:r w:rsidR="007523C7">
        <w:t xml:space="preserve">to </w:t>
      </w:r>
      <w:r>
        <w:t>provide information one time only</w:t>
      </w:r>
      <w:r w:rsidR="00D33C39">
        <w:t xml:space="preserve">. </w:t>
      </w:r>
      <w:r w:rsidR="0050463F">
        <w:t>N</w:t>
      </w:r>
      <w:r w:rsidR="00743A89">
        <w:t>o alternative method</w:t>
      </w:r>
      <w:r w:rsidR="0050463F">
        <w:t>s are available</w:t>
      </w:r>
      <w:r w:rsidR="00743A89">
        <w:t xml:space="preserve"> to </w:t>
      </w:r>
      <w:r w:rsidR="008A00CF">
        <w:t xml:space="preserve">obtain </w:t>
      </w:r>
      <w:r w:rsidR="002F1F55">
        <w:t xml:space="preserve">the needed </w:t>
      </w:r>
      <w:r w:rsidR="008A00CF">
        <w:t xml:space="preserve">health information </w:t>
      </w:r>
      <w:r w:rsidR="002F1F55">
        <w:t xml:space="preserve">and informed consent </w:t>
      </w:r>
      <w:r w:rsidR="008A00CF">
        <w:t>from the participants</w:t>
      </w:r>
      <w:r w:rsidR="00743A89">
        <w:t xml:space="preserve">. </w:t>
      </w:r>
      <w:r w:rsidR="00D522CE" w:rsidRPr="00D522CE">
        <w:rPr>
          <w:rFonts w:cs="Arial"/>
          <w:bCs/>
        </w:rPr>
        <w:t>There are no legal obstacles to reduc</w:t>
      </w:r>
      <w:r>
        <w:rPr>
          <w:rFonts w:cs="Arial"/>
          <w:bCs/>
        </w:rPr>
        <w:t xml:space="preserve">e </w:t>
      </w:r>
      <w:r w:rsidR="00D522CE" w:rsidRPr="00D522CE">
        <w:rPr>
          <w:rFonts w:cs="Arial"/>
          <w:bCs/>
        </w:rPr>
        <w:t>the burden.</w:t>
      </w:r>
      <w:r w:rsidR="00D522CE">
        <w:rPr>
          <w:rFonts w:cs="Arial"/>
          <w:bCs/>
        </w:rPr>
        <w:t xml:space="preserve"> </w:t>
      </w:r>
    </w:p>
    <w:p w:rsidR="00293145" w:rsidRPr="00306A1E" w:rsidRDefault="00293145">
      <w:pPr>
        <w:pStyle w:val="Heading2"/>
      </w:pPr>
      <w:bookmarkStart w:id="19" w:name="_Toc165106510"/>
      <w:bookmarkStart w:id="20" w:name="_Toc386466539"/>
      <w:r>
        <w:t>A7.</w:t>
      </w:r>
      <w:bookmarkEnd w:id="19"/>
      <w:r w:rsidR="00306A1E">
        <w:t xml:space="preserve"> </w:t>
      </w:r>
      <w:r w:rsidR="00306A1E" w:rsidRPr="00306A1E">
        <w:t>Special Circumstances Relating to the Guidelines of 5 CFR 1320.5</w:t>
      </w:r>
      <w:bookmarkEnd w:id="20"/>
    </w:p>
    <w:p w:rsidR="00293145" w:rsidRDefault="00293145">
      <w:r>
        <w:t>There are no special circumstances for this data collection.</w:t>
      </w:r>
    </w:p>
    <w:p w:rsidR="00293145" w:rsidRDefault="00293145" w:rsidP="00885C6F">
      <w:pPr>
        <w:pStyle w:val="Heading2"/>
      </w:pPr>
      <w:bookmarkStart w:id="21" w:name="_Toc165106511"/>
      <w:bookmarkStart w:id="22" w:name="_Toc386466540"/>
      <w:r>
        <w:lastRenderedPageBreak/>
        <w:t xml:space="preserve">A8. </w:t>
      </w:r>
      <w:bookmarkEnd w:id="21"/>
      <w:r w:rsidR="00306A1E">
        <w:t>Comments in Response to the Federal Register Notice and Efforts to Consult Outside the Agency</w:t>
      </w:r>
      <w:bookmarkEnd w:id="22"/>
    </w:p>
    <w:p w:rsidR="00B22B11" w:rsidRPr="004A12A8" w:rsidRDefault="00AB0C96" w:rsidP="008E22D2">
      <w:pPr>
        <w:pStyle w:val="Heading3"/>
      </w:pPr>
      <w:bookmarkStart w:id="23" w:name="_Toc386466541"/>
      <w:r w:rsidRPr="004A12A8">
        <w:t>1</w:t>
      </w:r>
      <w:r w:rsidR="00D33C39">
        <w:t xml:space="preserve">. </w:t>
      </w:r>
      <w:r w:rsidR="00B22B11" w:rsidRPr="004A12A8">
        <w:t>Federal Register Notice</w:t>
      </w:r>
      <w:bookmarkEnd w:id="23"/>
    </w:p>
    <w:p w:rsidR="00C31CD1" w:rsidRPr="00F84B6C" w:rsidRDefault="009F6A3A" w:rsidP="00F84B6C">
      <w:pPr>
        <w:rPr>
          <w:rFonts w:eastAsia="Calibri" w:cs="Times New Roman"/>
          <w:bCs/>
        </w:rPr>
      </w:pPr>
      <w:r>
        <w:t xml:space="preserve">The 60 day Notice for this study was published in the </w:t>
      </w:r>
      <w:r w:rsidRPr="009F6A3A">
        <w:t>Federal Register</w:t>
      </w:r>
      <w:r>
        <w:t xml:space="preserve">, </w:t>
      </w:r>
      <w:r w:rsidRPr="009F6A3A">
        <w:t>Vol. 78, No. 217</w:t>
      </w:r>
      <w:r>
        <w:t>, on</w:t>
      </w:r>
      <w:r w:rsidRPr="009F6A3A">
        <w:t xml:space="preserve"> Friday, November 8, 2013</w:t>
      </w:r>
      <w:r w:rsidR="00C237BA">
        <w:t xml:space="preserve"> (Attachment 2)</w:t>
      </w:r>
      <w:r>
        <w:t xml:space="preserve">. </w:t>
      </w:r>
      <w:r w:rsidRPr="00070B3F">
        <w:t xml:space="preserve">One non-substantive comment </w:t>
      </w:r>
      <w:r>
        <w:t>was received</w:t>
      </w:r>
      <w:r w:rsidR="005607D7">
        <w:t xml:space="preserve">, and </w:t>
      </w:r>
      <w:r w:rsidR="005607D7" w:rsidRPr="0064229E">
        <w:rPr>
          <w:rFonts w:eastAsia="Calibri" w:cs="Times New Roman"/>
          <w:bCs/>
        </w:rPr>
        <w:t>CDC’s standard response was sent in response</w:t>
      </w:r>
      <w:r w:rsidR="005607D7">
        <w:rPr>
          <w:rFonts w:eastAsia="Calibri" w:cs="Times New Roman"/>
          <w:bCs/>
        </w:rPr>
        <w:t xml:space="preserve">. </w:t>
      </w:r>
      <w:r w:rsidR="005607D7" w:rsidRPr="0064229E">
        <w:rPr>
          <w:rFonts w:eastAsia="Calibri" w:cs="Times New Roman"/>
          <w:bCs/>
        </w:rPr>
        <w:t>The response acknowledged and thanked the commenter and referred them to CDC’s website</w:t>
      </w:r>
      <w:r w:rsidR="005607D7">
        <w:rPr>
          <w:rFonts w:eastAsia="Calibri" w:cs="Times New Roman"/>
          <w:bCs/>
        </w:rPr>
        <w:t xml:space="preserve"> (Attachment 7)</w:t>
      </w:r>
      <w:r w:rsidR="005607D7" w:rsidRPr="0064229E">
        <w:rPr>
          <w:rFonts w:eastAsia="Calibri" w:cs="Times New Roman"/>
          <w:bCs/>
        </w:rPr>
        <w:t>.</w:t>
      </w:r>
    </w:p>
    <w:p w:rsidR="00B22B11" w:rsidRPr="004A12A8" w:rsidRDefault="00AB0C96" w:rsidP="008E22D2">
      <w:pPr>
        <w:pStyle w:val="Heading3"/>
      </w:pPr>
      <w:bookmarkStart w:id="24" w:name="_Toc386466542"/>
      <w:r w:rsidRPr="004A12A8">
        <w:t>2</w:t>
      </w:r>
      <w:r w:rsidR="00D33C39">
        <w:t xml:space="preserve">. </w:t>
      </w:r>
      <w:r w:rsidR="00B22B11" w:rsidRPr="004A12A8">
        <w:t>Consultation Outside the Agency</w:t>
      </w:r>
      <w:bookmarkEnd w:id="24"/>
    </w:p>
    <w:p w:rsidR="00AB0C96" w:rsidRPr="006F52DC" w:rsidRDefault="003A6527" w:rsidP="00F43E77">
      <w:pPr>
        <w:rPr>
          <w:rFonts w:ascii="Calibri" w:hAnsi="Calibri" w:cs="Calibri"/>
        </w:rPr>
      </w:pPr>
      <w:r>
        <w:t xml:space="preserve">This project was reviewed and approved by the CDC Influenza </w:t>
      </w:r>
      <w:r w:rsidRPr="003A6527">
        <w:t>Research Agenda Working Group</w:t>
      </w:r>
      <w:r w:rsidR="00844245">
        <w:t xml:space="preserve"> in 2010</w:t>
      </w:r>
      <w:r w:rsidR="00D33C39">
        <w:t xml:space="preserve">. </w:t>
      </w:r>
      <w:r>
        <w:t>The project and preliminary results from previous related work were presented at a public workshop at the US Institute of Medicine titled “</w:t>
      </w:r>
      <w:r w:rsidRPr="003A6527">
        <w:t>Workshop on Personal Protective Equipment for Healthcare Workers in the Workplace Against Novel H1N1 Influenza A</w:t>
      </w:r>
      <w:r>
        <w:t>” on August 12, 2010</w:t>
      </w:r>
      <w:r w:rsidR="00F43E77">
        <w:t>;</w:t>
      </w:r>
      <w:r w:rsidR="006F52DC">
        <w:t xml:space="preserve"> at a</w:t>
      </w:r>
      <w:r w:rsidR="006F52DC">
        <w:rPr>
          <w:rFonts w:ascii="Calibri" w:hAnsi="Calibri" w:cs="Calibri"/>
        </w:rPr>
        <w:t xml:space="preserve"> public meeting titled “Personal Protective Technology Program Healthcare Stakeholder Meeting”, conducted by the CDC on June 18, 2013</w:t>
      </w:r>
      <w:r w:rsidR="00F43E77">
        <w:rPr>
          <w:rFonts w:ascii="Calibri" w:hAnsi="Calibri" w:cs="Calibri"/>
        </w:rPr>
        <w:t>; and at a workshop titled “</w:t>
      </w:r>
      <w:r w:rsidR="00F43E77" w:rsidRPr="00F43E77">
        <w:rPr>
          <w:rFonts w:ascii="Calibri" w:hAnsi="Calibri" w:cs="Calibri"/>
        </w:rPr>
        <w:t>Influenza</w:t>
      </w:r>
      <w:r w:rsidR="00F43E77">
        <w:rPr>
          <w:rFonts w:ascii="Calibri" w:hAnsi="Calibri" w:cs="Calibri"/>
        </w:rPr>
        <w:t xml:space="preserve"> </w:t>
      </w:r>
      <w:r w:rsidR="00F43E77" w:rsidRPr="00F43E77">
        <w:rPr>
          <w:rFonts w:ascii="Calibri" w:hAnsi="Calibri" w:cs="Calibri"/>
        </w:rPr>
        <w:t>Transmission</w:t>
      </w:r>
      <w:r w:rsidR="00F43E77">
        <w:rPr>
          <w:rFonts w:ascii="Calibri" w:hAnsi="Calibri" w:cs="Calibri"/>
        </w:rPr>
        <w:t xml:space="preserve"> </w:t>
      </w:r>
      <w:r w:rsidR="00F43E77" w:rsidRPr="00F43E77">
        <w:rPr>
          <w:rFonts w:ascii="Calibri" w:hAnsi="Calibri" w:cs="Calibri"/>
        </w:rPr>
        <w:t>and</w:t>
      </w:r>
      <w:r w:rsidR="00F43E77">
        <w:rPr>
          <w:rFonts w:ascii="Calibri" w:hAnsi="Calibri" w:cs="Calibri"/>
        </w:rPr>
        <w:t xml:space="preserve"> </w:t>
      </w:r>
      <w:r w:rsidR="00F43E77" w:rsidRPr="00F43E77">
        <w:rPr>
          <w:rFonts w:ascii="Calibri" w:hAnsi="Calibri" w:cs="Calibri"/>
        </w:rPr>
        <w:t>the</w:t>
      </w:r>
      <w:r w:rsidR="00F43E77">
        <w:rPr>
          <w:rFonts w:ascii="Calibri" w:hAnsi="Calibri" w:cs="Calibri"/>
        </w:rPr>
        <w:t xml:space="preserve"> </w:t>
      </w:r>
      <w:r w:rsidR="00F43E77" w:rsidRPr="00F43E77">
        <w:rPr>
          <w:rFonts w:ascii="Calibri" w:hAnsi="Calibri" w:cs="Calibri"/>
        </w:rPr>
        <w:t>Built</w:t>
      </w:r>
      <w:r w:rsidR="00F43E77">
        <w:rPr>
          <w:rFonts w:ascii="Calibri" w:hAnsi="Calibri" w:cs="Calibri"/>
        </w:rPr>
        <w:t xml:space="preserve"> </w:t>
      </w:r>
      <w:r w:rsidR="00F43E77" w:rsidRPr="00F43E77">
        <w:rPr>
          <w:rFonts w:ascii="Calibri" w:hAnsi="Calibri" w:cs="Calibri"/>
        </w:rPr>
        <w:t>Environment–understanding</w:t>
      </w:r>
      <w:r w:rsidR="00F43E77">
        <w:rPr>
          <w:rFonts w:ascii="Calibri" w:hAnsi="Calibri" w:cs="Calibri"/>
        </w:rPr>
        <w:t xml:space="preserve"> </w:t>
      </w:r>
      <w:r w:rsidR="00F43E77" w:rsidRPr="00F43E77">
        <w:rPr>
          <w:rFonts w:ascii="Calibri" w:hAnsi="Calibri" w:cs="Calibri"/>
        </w:rPr>
        <w:t>modes</w:t>
      </w:r>
      <w:r w:rsidR="00F43E77">
        <w:rPr>
          <w:rFonts w:ascii="Calibri" w:hAnsi="Calibri" w:cs="Calibri"/>
        </w:rPr>
        <w:t xml:space="preserve"> </w:t>
      </w:r>
      <w:r w:rsidR="00F43E77" w:rsidRPr="00F43E77">
        <w:rPr>
          <w:rFonts w:ascii="Calibri" w:hAnsi="Calibri" w:cs="Calibri"/>
        </w:rPr>
        <w:t>of</w:t>
      </w:r>
      <w:r w:rsidR="00F43E77">
        <w:rPr>
          <w:rFonts w:ascii="Calibri" w:hAnsi="Calibri" w:cs="Calibri"/>
        </w:rPr>
        <w:t xml:space="preserve"> </w:t>
      </w:r>
      <w:r w:rsidR="00F43E77" w:rsidRPr="00F43E77">
        <w:rPr>
          <w:rFonts w:ascii="Calibri" w:hAnsi="Calibri" w:cs="Calibri"/>
        </w:rPr>
        <w:t>transmission</w:t>
      </w:r>
      <w:r w:rsidR="00F43E77">
        <w:rPr>
          <w:rFonts w:ascii="Calibri" w:hAnsi="Calibri" w:cs="Calibri"/>
        </w:rPr>
        <w:t xml:space="preserve"> </w:t>
      </w:r>
      <w:r w:rsidR="00F43E77" w:rsidRPr="00F43E77">
        <w:rPr>
          <w:rFonts w:ascii="Calibri" w:hAnsi="Calibri" w:cs="Calibri"/>
        </w:rPr>
        <w:t>in</w:t>
      </w:r>
      <w:r w:rsidR="00F43E77">
        <w:rPr>
          <w:rFonts w:ascii="Calibri" w:hAnsi="Calibri" w:cs="Calibri"/>
        </w:rPr>
        <w:t xml:space="preserve"> </w:t>
      </w:r>
      <w:r w:rsidR="00F43E77" w:rsidRPr="00F43E77">
        <w:rPr>
          <w:rFonts w:ascii="Calibri" w:hAnsi="Calibri" w:cs="Calibri"/>
        </w:rPr>
        <w:t>a</w:t>
      </w:r>
      <w:r w:rsidR="00F43E77">
        <w:rPr>
          <w:rFonts w:ascii="Calibri" w:hAnsi="Calibri" w:cs="Calibri"/>
        </w:rPr>
        <w:t xml:space="preserve"> </w:t>
      </w:r>
      <w:r w:rsidR="00F43E77" w:rsidRPr="00F43E77">
        <w:rPr>
          <w:rFonts w:ascii="Calibri" w:hAnsi="Calibri" w:cs="Calibri"/>
        </w:rPr>
        <w:t>sustainable</w:t>
      </w:r>
      <w:r w:rsidR="00F43E77">
        <w:rPr>
          <w:rFonts w:ascii="Calibri" w:hAnsi="Calibri" w:cs="Calibri"/>
        </w:rPr>
        <w:t xml:space="preserve"> </w:t>
      </w:r>
      <w:r w:rsidR="00F43E77" w:rsidRPr="00F43E77">
        <w:rPr>
          <w:rFonts w:ascii="Calibri" w:hAnsi="Calibri" w:cs="Calibri"/>
        </w:rPr>
        <w:t>future</w:t>
      </w:r>
      <w:r w:rsidR="00F43E77">
        <w:rPr>
          <w:rFonts w:ascii="Calibri" w:hAnsi="Calibri" w:cs="Calibri"/>
        </w:rPr>
        <w:t xml:space="preserve">”, conducted by the </w:t>
      </w:r>
      <w:r w:rsidR="00F43E77" w:rsidRPr="00F43E77">
        <w:rPr>
          <w:rFonts w:ascii="Calibri" w:hAnsi="Calibri" w:cs="Calibri"/>
        </w:rPr>
        <w:t>National</w:t>
      </w:r>
      <w:r w:rsidR="00F43E77">
        <w:rPr>
          <w:rFonts w:ascii="Calibri" w:hAnsi="Calibri" w:cs="Calibri"/>
        </w:rPr>
        <w:t xml:space="preserve"> </w:t>
      </w:r>
      <w:r w:rsidR="00F43E77" w:rsidRPr="00F43E77">
        <w:rPr>
          <w:rFonts w:ascii="Calibri" w:hAnsi="Calibri" w:cs="Calibri"/>
        </w:rPr>
        <w:t>Socio</w:t>
      </w:r>
      <w:r w:rsidR="00F43E77">
        <w:rPr>
          <w:rFonts w:ascii="Calibri" w:hAnsi="Calibri" w:cs="Calibri"/>
        </w:rPr>
        <w:t>-</w:t>
      </w:r>
      <w:r w:rsidR="00F43E77" w:rsidRPr="00F43E77">
        <w:rPr>
          <w:rFonts w:ascii="Calibri" w:hAnsi="Calibri" w:cs="Calibri"/>
        </w:rPr>
        <w:t>Environmental</w:t>
      </w:r>
      <w:r w:rsidR="00F43E77">
        <w:rPr>
          <w:rFonts w:ascii="Calibri" w:hAnsi="Calibri" w:cs="Calibri"/>
        </w:rPr>
        <w:t xml:space="preserve"> </w:t>
      </w:r>
      <w:r w:rsidR="00F43E77" w:rsidRPr="00F43E77">
        <w:rPr>
          <w:rFonts w:ascii="Calibri" w:hAnsi="Calibri" w:cs="Calibri"/>
        </w:rPr>
        <w:t>Synthesis</w:t>
      </w:r>
      <w:r w:rsidR="00F43E77">
        <w:rPr>
          <w:rFonts w:ascii="Calibri" w:hAnsi="Calibri" w:cs="Calibri"/>
        </w:rPr>
        <w:t xml:space="preserve"> </w:t>
      </w:r>
      <w:r w:rsidR="00F43E77" w:rsidRPr="00F43E77">
        <w:rPr>
          <w:rFonts w:ascii="Calibri" w:hAnsi="Calibri" w:cs="Calibri"/>
        </w:rPr>
        <w:t>Center</w:t>
      </w:r>
      <w:r w:rsidR="00F43E77">
        <w:rPr>
          <w:rFonts w:ascii="Calibri" w:hAnsi="Calibri" w:cs="Calibri"/>
        </w:rPr>
        <w:t xml:space="preserve"> on </w:t>
      </w:r>
      <w:r w:rsidR="00F43E77" w:rsidRPr="00F43E77">
        <w:rPr>
          <w:rFonts w:ascii="Calibri" w:hAnsi="Calibri" w:cs="Calibri"/>
        </w:rPr>
        <w:t>March</w:t>
      </w:r>
      <w:r w:rsidR="00F43E77">
        <w:rPr>
          <w:rFonts w:ascii="Calibri" w:hAnsi="Calibri" w:cs="Calibri"/>
        </w:rPr>
        <w:t xml:space="preserve"> </w:t>
      </w:r>
      <w:r w:rsidR="00F43E77" w:rsidRPr="00F43E77">
        <w:rPr>
          <w:rFonts w:ascii="Calibri" w:hAnsi="Calibri" w:cs="Calibri"/>
        </w:rPr>
        <w:t>6</w:t>
      </w:r>
      <w:r w:rsidR="00F43E77">
        <w:rPr>
          <w:rFonts w:ascii="Calibri" w:hAnsi="Calibri" w:cs="Calibri"/>
        </w:rPr>
        <w:t>-</w:t>
      </w:r>
      <w:r w:rsidR="00F43E77" w:rsidRPr="00F43E77">
        <w:rPr>
          <w:rFonts w:ascii="Calibri" w:hAnsi="Calibri" w:cs="Calibri"/>
        </w:rPr>
        <w:t>7,</w:t>
      </w:r>
      <w:r w:rsidR="00F43E77">
        <w:rPr>
          <w:rFonts w:ascii="Calibri" w:hAnsi="Calibri" w:cs="Calibri"/>
        </w:rPr>
        <w:t xml:space="preserve"> </w:t>
      </w:r>
      <w:r w:rsidR="00F43E77" w:rsidRPr="00F43E77">
        <w:rPr>
          <w:rFonts w:ascii="Calibri" w:hAnsi="Calibri" w:cs="Calibri"/>
        </w:rPr>
        <w:t>2014</w:t>
      </w:r>
      <w:r w:rsidR="00F43E77">
        <w:rPr>
          <w:rFonts w:ascii="Calibri" w:hAnsi="Calibri" w:cs="Calibri"/>
        </w:rPr>
        <w:t>.</w:t>
      </w:r>
      <w:r w:rsidR="00D33C39">
        <w:t xml:space="preserve"> </w:t>
      </w:r>
      <w:r>
        <w:t>Oral public comments on the presentations were taken during the workshop</w:t>
      </w:r>
      <w:r w:rsidR="00F43E77">
        <w:t>s</w:t>
      </w:r>
      <w:r w:rsidR="006F52DC">
        <w:t xml:space="preserve"> and the meeting</w:t>
      </w:r>
      <w:r>
        <w:t>.</w:t>
      </w:r>
      <w:r w:rsidR="005607D7">
        <w:t xml:space="preserve"> There were no major problems identified by these consultations that could not be resolved.</w:t>
      </w:r>
    </w:p>
    <w:p w:rsidR="00743A89" w:rsidRDefault="00743A89" w:rsidP="00743A89">
      <w:pPr>
        <w:pStyle w:val="Heading2"/>
      </w:pPr>
      <w:bookmarkStart w:id="25" w:name="_Toc165106512"/>
      <w:bookmarkStart w:id="26" w:name="_Toc386466543"/>
      <w:r>
        <w:t xml:space="preserve">A9. </w:t>
      </w:r>
      <w:bookmarkEnd w:id="25"/>
      <w:r w:rsidR="00306A1E">
        <w:t>Explanation of Any Payment or Gift to Respondents</w:t>
      </w:r>
      <w:bookmarkEnd w:id="26"/>
    </w:p>
    <w:p w:rsidR="00D94876" w:rsidRDefault="00D94876" w:rsidP="00216382">
      <w:pPr>
        <w:rPr>
          <w:rFonts w:cs="Arial"/>
        </w:rPr>
      </w:pPr>
      <w:r>
        <w:t>Previous NIOSH studies have experienced difficulties recruiting respondents when the studies involved clinical tests an</w:t>
      </w:r>
      <w:r w:rsidR="008B5723">
        <w:t>d the respondents did not receive a token of appreciation for their participation</w:t>
      </w:r>
      <w:r w:rsidR="00D33C39">
        <w:t xml:space="preserve">. </w:t>
      </w:r>
      <w:r w:rsidR="00E75683">
        <w:t xml:space="preserve">This is especially true when subjects are not feeling well and thus are less inclined to participate. </w:t>
      </w:r>
      <w:r>
        <w:t xml:space="preserve">To enhance recruitment, previous studies at NIOSH and other CDC centers have provided </w:t>
      </w:r>
      <w:r w:rsidR="008B5723">
        <w:t>these tokens</w:t>
      </w:r>
      <w:r>
        <w:t xml:space="preserve"> to respondents in clinical studies</w:t>
      </w:r>
      <w:r w:rsidR="00D33C39">
        <w:t xml:space="preserve">. </w:t>
      </w:r>
      <w:r>
        <w:t xml:space="preserve">For example, in </w:t>
      </w:r>
      <w:r w:rsidR="00B8467D">
        <w:t xml:space="preserve">a previous NIOSH study of influenza, </w:t>
      </w:r>
      <w:r w:rsidR="00216382">
        <w:t>“</w:t>
      </w:r>
      <w:r w:rsidR="00216382" w:rsidRPr="00216382">
        <w:t xml:space="preserve">Experimental </w:t>
      </w:r>
      <w:r w:rsidR="00216382">
        <w:t>a</w:t>
      </w:r>
      <w:r w:rsidR="00216382" w:rsidRPr="00216382">
        <w:t xml:space="preserve">nd Theoretical Study </w:t>
      </w:r>
      <w:r w:rsidR="00216382">
        <w:t>o</w:t>
      </w:r>
      <w:r w:rsidR="00216382" w:rsidRPr="00216382">
        <w:t xml:space="preserve">f Early Detection </w:t>
      </w:r>
      <w:r w:rsidR="00216382">
        <w:t>a</w:t>
      </w:r>
      <w:r w:rsidR="00216382" w:rsidRPr="00216382">
        <w:t xml:space="preserve">nd Isolation </w:t>
      </w:r>
      <w:r w:rsidR="00216382">
        <w:t>o</w:t>
      </w:r>
      <w:r w:rsidR="00216382" w:rsidRPr="00216382">
        <w:t>f Influenza</w:t>
      </w:r>
      <w:r w:rsidR="00216382">
        <w:t xml:space="preserve">” </w:t>
      </w:r>
      <w:r>
        <w:t xml:space="preserve">(OMB No. </w:t>
      </w:r>
      <w:r w:rsidR="00216382" w:rsidRPr="00216382">
        <w:t>0920-07</w:t>
      </w:r>
      <w:r w:rsidR="00404812">
        <w:t>77</w:t>
      </w:r>
      <w:r>
        <w:t xml:space="preserve">), volunteers were recruited to </w:t>
      </w:r>
      <w:r w:rsidR="00216382">
        <w:t>cough into an aerosol collection system</w:t>
      </w:r>
      <w:r w:rsidR="00D33C39">
        <w:t xml:space="preserve">. </w:t>
      </w:r>
      <w:r w:rsidR="00216382">
        <w:t>The</w:t>
      </w:r>
      <w:r w:rsidR="00E75683">
        <w:t>se</w:t>
      </w:r>
      <w:r w:rsidR="00216382">
        <w:t xml:space="preserve"> v</w:t>
      </w:r>
      <w:r>
        <w:t xml:space="preserve">olunteers </w:t>
      </w:r>
      <w:r w:rsidR="00E75683">
        <w:t>were offered</w:t>
      </w:r>
      <w:r w:rsidR="008B5723">
        <w:t xml:space="preserve"> $25 as a token of appreciation for their participation</w:t>
      </w:r>
      <w:r w:rsidR="00216382">
        <w:t xml:space="preserve"> in the study</w:t>
      </w:r>
      <w:r w:rsidR="00E75683">
        <w:t xml:space="preserve">, and </w:t>
      </w:r>
      <w:r w:rsidR="00C9480C">
        <w:t xml:space="preserve">about </w:t>
      </w:r>
      <w:r w:rsidR="00817F9E">
        <w:t>50%</w:t>
      </w:r>
      <w:r w:rsidR="00C9480C">
        <w:t xml:space="preserve"> of the</w:t>
      </w:r>
      <w:r w:rsidR="00E75683">
        <w:t>m</w:t>
      </w:r>
      <w:r w:rsidR="00C9480C">
        <w:t xml:space="preserve"> agreed to </w:t>
      </w:r>
      <w:r w:rsidR="008B5723">
        <w:t>participate</w:t>
      </w:r>
      <w:r w:rsidR="00C9480C">
        <w:t xml:space="preserve">. For these reasons, the </w:t>
      </w:r>
      <w:r>
        <w:t xml:space="preserve">subjects </w:t>
      </w:r>
      <w:r w:rsidR="00E75683">
        <w:t xml:space="preserve">in the present study </w:t>
      </w:r>
      <w:r>
        <w:t xml:space="preserve">will receive </w:t>
      </w:r>
      <w:r w:rsidR="00C9480C">
        <w:t>$</w:t>
      </w:r>
      <w:r w:rsidR="00C237BA">
        <w:t>25</w:t>
      </w:r>
      <w:r>
        <w:t xml:space="preserve"> to </w:t>
      </w:r>
      <w:r w:rsidR="003D03EF">
        <w:t>thank</w:t>
      </w:r>
      <w:r>
        <w:t xml:space="preserve"> them for the</w:t>
      </w:r>
      <w:r w:rsidR="008B5723">
        <w:t>ir</w:t>
      </w:r>
      <w:r>
        <w:t xml:space="preserve"> </w:t>
      </w:r>
      <w:r w:rsidR="008B5723">
        <w:t>participation</w:t>
      </w:r>
      <w:r w:rsidR="00D33C39">
        <w:t xml:space="preserve">. </w:t>
      </w:r>
    </w:p>
    <w:p w:rsidR="004C5720" w:rsidRDefault="004C5720" w:rsidP="00CB4B9B">
      <w:pPr>
        <w:pStyle w:val="Heading2"/>
      </w:pPr>
      <w:bookmarkStart w:id="27" w:name="_Toc165106513"/>
      <w:bookmarkStart w:id="28" w:name="_Toc386466544"/>
      <w:r>
        <w:t>A10</w:t>
      </w:r>
      <w:r w:rsidR="00D33C39">
        <w:t xml:space="preserve">. </w:t>
      </w:r>
      <w:r>
        <w:t>Assurance of Confidentiality Provided to Respondents</w:t>
      </w:r>
      <w:bookmarkEnd w:id="27"/>
      <w:bookmarkEnd w:id="28"/>
    </w:p>
    <w:p w:rsidR="00F50E79" w:rsidRDefault="00F50E79" w:rsidP="00F50E79">
      <w:pPr>
        <w:tabs>
          <w:tab w:val="left" w:pos="-1440"/>
        </w:tabs>
        <w:rPr>
          <w:rFonts w:cs="Arial"/>
        </w:rPr>
      </w:pPr>
      <w:r w:rsidRPr="00823722">
        <w:rPr>
          <w:rFonts w:cs="Arial"/>
        </w:rPr>
        <w:t>This submission has</w:t>
      </w:r>
      <w:r>
        <w:rPr>
          <w:rFonts w:cs="Arial"/>
        </w:rPr>
        <w:t xml:space="preserve"> </w:t>
      </w:r>
      <w:r w:rsidRPr="00823722">
        <w:rPr>
          <w:rFonts w:cs="Arial"/>
        </w:rPr>
        <w:t>been reviewed by ICRO, who determined that the Privacy Act does</w:t>
      </w:r>
      <w:r>
        <w:rPr>
          <w:rFonts w:cs="Arial"/>
        </w:rPr>
        <w:t xml:space="preserve"> apply</w:t>
      </w:r>
      <w:r w:rsidRPr="00823722">
        <w:rPr>
          <w:rFonts w:cs="Arial"/>
        </w:rPr>
        <w:t>. The applicable</w:t>
      </w:r>
      <w:r>
        <w:rPr>
          <w:rFonts w:cs="Arial"/>
        </w:rPr>
        <w:t xml:space="preserve"> </w:t>
      </w:r>
      <w:r w:rsidRPr="00823722">
        <w:rPr>
          <w:rFonts w:cs="Arial"/>
        </w:rPr>
        <w:t>System of Records Notice is 09-20-0147,</w:t>
      </w:r>
      <w:r>
        <w:rPr>
          <w:rFonts w:cs="Arial"/>
        </w:rPr>
        <w:t xml:space="preserve"> </w:t>
      </w:r>
      <w:r w:rsidRPr="00823722">
        <w:rPr>
          <w:rFonts w:cs="Arial"/>
        </w:rPr>
        <w:t>“Occupational Health Epidemiological Studies and EEOICPA Records”.</w:t>
      </w:r>
    </w:p>
    <w:p w:rsidR="00F50E79" w:rsidRDefault="00F50E79" w:rsidP="00BF455D">
      <w:pPr>
        <w:tabs>
          <w:tab w:val="left" w:pos="-1440"/>
        </w:tabs>
      </w:pPr>
    </w:p>
    <w:p w:rsidR="003A6527" w:rsidRDefault="00391412" w:rsidP="00BF455D">
      <w:pPr>
        <w:tabs>
          <w:tab w:val="left" w:pos="-1440"/>
        </w:tabs>
        <w:rPr>
          <w:rFonts w:cs="Arial"/>
        </w:rPr>
      </w:pPr>
      <w:r>
        <w:t>Respondent</w:t>
      </w:r>
      <w:r w:rsidR="004C5720">
        <w:t>s will be informed that participation in the study is voluntary and that the data supplied</w:t>
      </w:r>
      <w:r w:rsidR="00AD55DF">
        <w:t xml:space="preserve"> to NIOSH</w:t>
      </w:r>
      <w:r w:rsidR="004C5720">
        <w:t xml:space="preserve"> will be kept </w:t>
      </w:r>
      <w:r w:rsidR="00FC4A03">
        <w:t xml:space="preserve">in a </w:t>
      </w:r>
      <w:r w:rsidR="00BB03CB">
        <w:t xml:space="preserve">secure </w:t>
      </w:r>
      <w:r w:rsidR="00FC4A03">
        <w:t>manner</w:t>
      </w:r>
      <w:r w:rsidR="00AD55DF">
        <w:rPr>
          <w:rFonts w:ascii="Times New Roman" w:hAnsi="Times New Roman"/>
          <w:b/>
          <w:bCs/>
          <w:i/>
          <w:iCs/>
        </w:rPr>
        <w:t xml:space="preserve">, </w:t>
      </w:r>
      <w:r w:rsidR="00AD55DF" w:rsidRPr="00AD55DF">
        <w:rPr>
          <w:rFonts w:cs="Arial"/>
          <w:bCs/>
          <w:iCs/>
        </w:rPr>
        <w:t>unless compelled by law</w:t>
      </w:r>
      <w:r w:rsidR="00D33C39">
        <w:t xml:space="preserve">. </w:t>
      </w:r>
      <w:r w:rsidR="00342B2A">
        <w:t xml:space="preserve">The </w:t>
      </w:r>
      <w:r w:rsidR="004C5720">
        <w:t xml:space="preserve">NIOSH </w:t>
      </w:r>
      <w:r w:rsidR="003172F8">
        <w:t>I</w:t>
      </w:r>
      <w:r w:rsidR="00B15962">
        <w:t>RB</w:t>
      </w:r>
      <w:r w:rsidR="004C5720">
        <w:t xml:space="preserve"> has reviewed</w:t>
      </w:r>
      <w:r w:rsidR="00FD2935">
        <w:t xml:space="preserve"> and approved</w:t>
      </w:r>
      <w:r w:rsidR="004C5720">
        <w:t xml:space="preserve"> all instruments</w:t>
      </w:r>
      <w:r w:rsidR="00CB2483">
        <w:t xml:space="preserve">, </w:t>
      </w:r>
      <w:r w:rsidR="004C5720">
        <w:t>informed consent materials and procedures to ensure that the rights of respondents are safeguarded</w:t>
      </w:r>
      <w:r w:rsidR="004F62CC">
        <w:t xml:space="preserve"> (</w:t>
      </w:r>
      <w:r w:rsidR="00BA1E7E">
        <w:t xml:space="preserve">Attachment </w:t>
      </w:r>
      <w:r w:rsidR="00E01353">
        <w:t>6</w:t>
      </w:r>
      <w:r w:rsidR="00FD2935">
        <w:t>)</w:t>
      </w:r>
      <w:r w:rsidR="004C5720">
        <w:t xml:space="preserve">. </w:t>
      </w:r>
      <w:r w:rsidR="00515D47">
        <w:t xml:space="preserve">Only authorized NIOSH project </w:t>
      </w:r>
      <w:r w:rsidR="00515D47">
        <w:lastRenderedPageBreak/>
        <w:t xml:space="preserve">staff will have </w:t>
      </w:r>
      <w:r w:rsidR="00BD4F5C">
        <w:t>a</w:t>
      </w:r>
      <w:r w:rsidR="00515D47">
        <w:t xml:space="preserve">ccess to </w:t>
      </w:r>
      <w:r>
        <w:t>respondent</w:t>
      </w:r>
      <w:r w:rsidR="00515D47">
        <w:t xml:space="preserve"> names and identifiers</w:t>
      </w:r>
      <w:r w:rsidR="00D33C39">
        <w:t xml:space="preserve">. </w:t>
      </w:r>
      <w:r w:rsidR="003A6527">
        <w:t xml:space="preserve">Personal identifying information (the participant’s name) will be removed from all data before </w:t>
      </w:r>
      <w:r w:rsidR="003A6527" w:rsidRPr="003A6527">
        <w:t xml:space="preserve">distribution </w:t>
      </w:r>
      <w:r w:rsidR="003A6527">
        <w:t>or publication of results.</w:t>
      </w:r>
      <w:r w:rsidR="00325D9D">
        <w:t xml:space="preserve"> </w:t>
      </w:r>
      <w:r w:rsidR="003A6527">
        <w:rPr>
          <w:rFonts w:cs="Arial"/>
        </w:rPr>
        <w:t xml:space="preserve">This study </w:t>
      </w:r>
      <w:r w:rsidR="00F11947">
        <w:rPr>
          <w:rFonts w:cs="Arial"/>
        </w:rPr>
        <w:t>has been</w:t>
      </w:r>
      <w:r w:rsidR="003A6527">
        <w:rPr>
          <w:rFonts w:cs="Arial"/>
        </w:rPr>
        <w:t xml:space="preserve"> approved by the NIOSH </w:t>
      </w:r>
      <w:r w:rsidR="00342B2A">
        <w:rPr>
          <w:rFonts w:cs="Arial"/>
        </w:rPr>
        <w:t>I</w:t>
      </w:r>
      <w:r w:rsidR="00B36AAD">
        <w:rPr>
          <w:rFonts w:cs="Arial"/>
        </w:rPr>
        <w:t>RB</w:t>
      </w:r>
      <w:r w:rsidR="0081245C">
        <w:rPr>
          <w:rFonts w:cs="Arial"/>
        </w:rPr>
        <w:t xml:space="preserve"> (</w:t>
      </w:r>
      <w:r w:rsidR="00BA1E7E">
        <w:rPr>
          <w:rFonts w:cs="Arial"/>
        </w:rPr>
        <w:t xml:space="preserve">Attachment </w:t>
      </w:r>
      <w:r w:rsidR="00E01353">
        <w:rPr>
          <w:rFonts w:cs="Arial"/>
        </w:rPr>
        <w:t>6</w:t>
      </w:r>
      <w:r w:rsidR="0081245C">
        <w:rPr>
          <w:rFonts w:cs="Arial"/>
        </w:rPr>
        <w:t>)</w:t>
      </w:r>
      <w:r w:rsidR="00D33C39">
        <w:rPr>
          <w:rFonts w:cs="Arial"/>
        </w:rPr>
        <w:t>.</w:t>
      </w:r>
    </w:p>
    <w:p w:rsidR="00F11947" w:rsidRPr="00123DEA" w:rsidRDefault="003D03EF" w:rsidP="008E22D2">
      <w:pPr>
        <w:pStyle w:val="Heading3"/>
      </w:pPr>
      <w:bookmarkStart w:id="29" w:name="_Toc386466545"/>
      <w:r>
        <w:t xml:space="preserve">10.1. </w:t>
      </w:r>
      <w:r w:rsidR="00F11947" w:rsidRPr="00123DEA">
        <w:t>Privacy Impact Assessment Information</w:t>
      </w:r>
      <w:r w:rsidR="00123DEA" w:rsidRPr="00123DEA">
        <w:t>:</w:t>
      </w:r>
      <w:bookmarkEnd w:id="29"/>
    </w:p>
    <w:p w:rsidR="00B91B67" w:rsidRDefault="00B91B67" w:rsidP="00B91B67">
      <w:pPr>
        <w:tabs>
          <w:tab w:val="left" w:pos="-1440"/>
        </w:tabs>
        <w:rPr>
          <w:rFonts w:cs="Arial"/>
        </w:rPr>
      </w:pPr>
      <w:r>
        <w:rPr>
          <w:rFonts w:cs="Arial"/>
        </w:rPr>
        <w:t>1. Participation in the study is completely voluntary, and all respondents will be free to depart the study at any time. The study will be explained to all respondents at the beginning of their participation, and they will be asked to review and sign a written informed consent form which explains the purpose of the study and how their information will be used and shared (Attachment 4). Participants are given a copy of the informed consent form to take with them.</w:t>
      </w:r>
    </w:p>
    <w:p w:rsidR="00B91B67" w:rsidRDefault="00B91B67" w:rsidP="00B91B67">
      <w:pPr>
        <w:tabs>
          <w:tab w:val="left" w:pos="-1440"/>
        </w:tabs>
        <w:rPr>
          <w:rFonts w:cs="Arial"/>
        </w:rPr>
      </w:pPr>
    </w:p>
    <w:p w:rsidR="00B91B67" w:rsidRPr="00F11947" w:rsidRDefault="00B91B67" w:rsidP="00B91B67">
      <w:pPr>
        <w:tabs>
          <w:tab w:val="left" w:pos="-1440"/>
        </w:tabs>
        <w:rPr>
          <w:rFonts w:cs="Arial"/>
        </w:rPr>
      </w:pPr>
      <w:r>
        <w:rPr>
          <w:rFonts w:cs="Arial"/>
        </w:rPr>
        <w:t xml:space="preserve">2. Participants are informed at the time of recruitment that their participation is completely voluntary, and that participating or not participating in the study will not have any effect on them. The informed consent form </w:t>
      </w:r>
      <w:r w:rsidRPr="002B65FB">
        <w:rPr>
          <w:rFonts w:cs="Arial"/>
        </w:rPr>
        <w:t>explains the purpose of the study and how their information will be used and shared</w:t>
      </w:r>
      <w:r>
        <w:rPr>
          <w:rFonts w:cs="Arial"/>
        </w:rPr>
        <w:t xml:space="preserve">. </w:t>
      </w:r>
    </w:p>
    <w:p w:rsidR="00823722" w:rsidRDefault="00823722" w:rsidP="00823722">
      <w:pPr>
        <w:tabs>
          <w:tab w:val="left" w:pos="-1440"/>
        </w:tabs>
        <w:rPr>
          <w:rFonts w:cs="Arial"/>
        </w:rPr>
      </w:pPr>
    </w:p>
    <w:p w:rsidR="000E1AD0" w:rsidRDefault="00B91B67" w:rsidP="00077DBA">
      <w:pPr>
        <w:rPr>
          <w:rFonts w:cs="Arial"/>
        </w:rPr>
      </w:pPr>
      <w:r>
        <w:rPr>
          <w:rFonts w:cs="Arial"/>
        </w:rPr>
        <w:t>3</w:t>
      </w:r>
      <w:r w:rsidR="00D33C39">
        <w:rPr>
          <w:rFonts w:cs="Arial"/>
        </w:rPr>
        <w:t xml:space="preserve">. </w:t>
      </w:r>
      <w:r w:rsidR="002B65FB">
        <w:rPr>
          <w:rFonts w:cs="Arial"/>
        </w:rPr>
        <w:t>Study d</w:t>
      </w:r>
      <w:r w:rsidR="002B65FB" w:rsidRPr="002B65FB">
        <w:rPr>
          <w:rFonts w:cs="Arial"/>
        </w:rPr>
        <w:t>ata will be</w:t>
      </w:r>
      <w:r w:rsidR="002B65FB">
        <w:rPr>
          <w:rFonts w:cs="Arial"/>
        </w:rPr>
        <w:t xml:space="preserve"> </w:t>
      </w:r>
      <w:r w:rsidR="002B65FB" w:rsidRPr="002B65FB">
        <w:rPr>
          <w:rFonts w:cs="Arial"/>
        </w:rPr>
        <w:t>treated in a secure manner and will not be disclosed, unless otherwise compelled by law</w:t>
      </w:r>
      <w:r w:rsidR="00823722" w:rsidRPr="00A55B37">
        <w:rPr>
          <w:rFonts w:cs="Arial"/>
        </w:rPr>
        <w:t xml:space="preserve">. </w:t>
      </w:r>
      <w:r w:rsidR="000E1AD0" w:rsidRPr="001B6DFA">
        <w:rPr>
          <w:rFonts w:cs="Arial"/>
        </w:rPr>
        <w:t xml:space="preserve">Information will be maintained as </w:t>
      </w:r>
      <w:r w:rsidR="000E1AD0" w:rsidRPr="00371BCD">
        <w:rPr>
          <w:rFonts w:cs="Arial"/>
        </w:rPr>
        <w:t xml:space="preserve">outlined in the CDC Privacy Act System, </w:t>
      </w:r>
      <w:r w:rsidR="00371BCD" w:rsidRPr="00371BCD">
        <w:t>09-20-0147, “Occupational Health Epidemiological Studies and EEOICPA Records”</w:t>
      </w:r>
      <w:r w:rsidR="00371BCD">
        <w:t xml:space="preserve"> </w:t>
      </w:r>
      <w:r w:rsidR="000E1AD0" w:rsidRPr="00371BCD">
        <w:rPr>
          <w:rFonts w:cs="Arial"/>
        </w:rPr>
        <w:t xml:space="preserve">which includes </w:t>
      </w:r>
      <w:r w:rsidR="000E1AD0" w:rsidRPr="001B6DFA">
        <w:rPr>
          <w:rFonts w:cs="Arial"/>
        </w:rPr>
        <w:t>safeguards such as physical safeguards for hardcopies (controlled building access, security guard service, locked rooms) and electronic safeguards for electronic copies (password-protected LAN, time-limited log-ins, file access limited to authorized users).</w:t>
      </w:r>
    </w:p>
    <w:p w:rsidR="000E1AD0" w:rsidRDefault="000E1AD0" w:rsidP="00077DBA">
      <w:pPr>
        <w:rPr>
          <w:rFonts w:cs="Arial"/>
        </w:rPr>
      </w:pPr>
    </w:p>
    <w:p w:rsidR="00077DBA" w:rsidRDefault="00077DBA" w:rsidP="00077DBA">
      <w:pPr>
        <w:rPr>
          <w:rFonts w:cs="Arial"/>
        </w:rPr>
      </w:pPr>
      <w:r>
        <w:rPr>
          <w:rFonts w:cs="Arial"/>
        </w:rPr>
        <w:t>E</w:t>
      </w:r>
      <w:r w:rsidRPr="00FA55E4">
        <w:rPr>
          <w:rFonts w:cs="Arial"/>
        </w:rPr>
        <w:t xml:space="preserve">ach </w:t>
      </w:r>
      <w:r>
        <w:rPr>
          <w:rFonts w:cs="Arial"/>
        </w:rPr>
        <w:t xml:space="preserve">study </w:t>
      </w:r>
      <w:r w:rsidRPr="00FA55E4">
        <w:rPr>
          <w:rFonts w:cs="Arial"/>
        </w:rPr>
        <w:t xml:space="preserve">participant will be assigned a </w:t>
      </w:r>
      <w:r w:rsidR="003172F8">
        <w:rPr>
          <w:rFonts w:cs="Arial"/>
        </w:rPr>
        <w:t xml:space="preserve">unique </w:t>
      </w:r>
      <w:r w:rsidRPr="00FA55E4">
        <w:rPr>
          <w:rFonts w:cs="Arial"/>
        </w:rPr>
        <w:t xml:space="preserve">identification </w:t>
      </w:r>
      <w:r w:rsidR="003172F8">
        <w:rPr>
          <w:rFonts w:cs="Arial"/>
        </w:rPr>
        <w:t>code</w:t>
      </w:r>
      <w:r w:rsidR="00D33C39">
        <w:rPr>
          <w:rFonts w:cs="Arial"/>
        </w:rPr>
        <w:t xml:space="preserve">. </w:t>
      </w:r>
      <w:r w:rsidRPr="00FA55E4">
        <w:rPr>
          <w:rFonts w:cs="Arial"/>
        </w:rPr>
        <w:t xml:space="preserve">This </w:t>
      </w:r>
      <w:r w:rsidR="003172F8">
        <w:rPr>
          <w:rFonts w:cs="Arial"/>
        </w:rPr>
        <w:t>code</w:t>
      </w:r>
      <w:r w:rsidRPr="00FA55E4">
        <w:rPr>
          <w:rFonts w:cs="Arial"/>
        </w:rPr>
        <w:t xml:space="preserve"> will be used to </w:t>
      </w:r>
      <w:r>
        <w:rPr>
          <w:rFonts w:cs="Arial"/>
        </w:rPr>
        <w:t>relate</w:t>
      </w:r>
      <w:r w:rsidRPr="00FA55E4">
        <w:rPr>
          <w:rFonts w:cs="Arial"/>
        </w:rPr>
        <w:t xml:space="preserve"> the </w:t>
      </w:r>
      <w:r>
        <w:rPr>
          <w:rFonts w:cs="Arial"/>
        </w:rPr>
        <w:t>aerosol particle</w:t>
      </w:r>
      <w:r w:rsidRPr="00FA55E4">
        <w:rPr>
          <w:rFonts w:cs="Arial"/>
        </w:rPr>
        <w:t xml:space="preserve"> </w:t>
      </w:r>
      <w:r>
        <w:rPr>
          <w:rFonts w:cs="Arial"/>
        </w:rPr>
        <w:t xml:space="preserve">test </w:t>
      </w:r>
      <w:r w:rsidRPr="00FA55E4">
        <w:rPr>
          <w:rFonts w:cs="Arial"/>
        </w:rPr>
        <w:t>results</w:t>
      </w:r>
      <w:r w:rsidR="003172F8">
        <w:rPr>
          <w:rFonts w:cs="Arial"/>
        </w:rPr>
        <w:t>, the cough sound analysis results, the analysis of the swabs</w:t>
      </w:r>
      <w:r>
        <w:rPr>
          <w:rFonts w:cs="Arial"/>
        </w:rPr>
        <w:t xml:space="preserve"> and the health questionnaire responses</w:t>
      </w:r>
      <w:r w:rsidR="00D33C39">
        <w:rPr>
          <w:rFonts w:cs="Arial"/>
        </w:rPr>
        <w:t xml:space="preserve">. </w:t>
      </w:r>
      <w:r w:rsidRPr="00FA55E4">
        <w:rPr>
          <w:rFonts w:cs="Arial"/>
        </w:rPr>
        <w:t>The name of the test subjects or any other facts that might point to their identity will not appear anywhere in the published results</w:t>
      </w:r>
      <w:r w:rsidR="00D33C39">
        <w:rPr>
          <w:rFonts w:cs="Arial"/>
        </w:rPr>
        <w:t xml:space="preserve">. </w:t>
      </w:r>
      <w:r>
        <w:rPr>
          <w:rFonts w:cs="Arial"/>
        </w:rPr>
        <w:t>The information entered into the health questionnaire (excluding participant names) may be released as part of the publication and dissemination of the information gained in the study; however, the information is not sufficient to allow individuals to be identified</w:t>
      </w:r>
      <w:r w:rsidR="00D33C39">
        <w:rPr>
          <w:rFonts w:cs="Arial"/>
        </w:rPr>
        <w:t xml:space="preserve">. </w:t>
      </w:r>
    </w:p>
    <w:p w:rsidR="00077DBA" w:rsidRDefault="00077DBA" w:rsidP="00077DBA">
      <w:pPr>
        <w:rPr>
          <w:rFonts w:cs="Arial"/>
        </w:rPr>
      </w:pPr>
    </w:p>
    <w:p w:rsidR="00077DBA" w:rsidRPr="001D4286" w:rsidRDefault="00077DBA" w:rsidP="00077DBA">
      <w:pPr>
        <w:rPr>
          <w:rFonts w:cs="Arial"/>
        </w:rPr>
      </w:pPr>
      <w:r>
        <w:rPr>
          <w:rFonts w:cs="Arial"/>
        </w:rPr>
        <w:t xml:space="preserve">All completed </w:t>
      </w:r>
      <w:r w:rsidR="000E1AD0">
        <w:rPr>
          <w:rFonts w:cs="Arial"/>
        </w:rPr>
        <w:t xml:space="preserve">informed consent forms, </w:t>
      </w:r>
      <w:r>
        <w:rPr>
          <w:rFonts w:cs="Arial"/>
        </w:rPr>
        <w:t xml:space="preserve">health questionnaires and </w:t>
      </w:r>
      <w:r w:rsidR="000E1AD0">
        <w:rPr>
          <w:rFonts w:cs="Arial"/>
        </w:rPr>
        <w:t xml:space="preserve">gift card receipts </w:t>
      </w:r>
      <w:r>
        <w:rPr>
          <w:rFonts w:cs="Arial"/>
        </w:rPr>
        <w:t xml:space="preserve">will be </w:t>
      </w:r>
      <w:r w:rsidRPr="00A55B37">
        <w:rPr>
          <w:rFonts w:cs="Arial"/>
        </w:rPr>
        <w:t xml:space="preserve">kept in a locked file cabinet in </w:t>
      </w:r>
      <w:r>
        <w:rPr>
          <w:rFonts w:cs="Arial"/>
        </w:rPr>
        <w:t xml:space="preserve">the </w:t>
      </w:r>
      <w:r w:rsidRPr="00A55B37">
        <w:rPr>
          <w:rFonts w:cs="Arial"/>
        </w:rPr>
        <w:t>Morgantown NIOSH facility</w:t>
      </w:r>
      <w:r>
        <w:rPr>
          <w:rFonts w:cs="Arial"/>
        </w:rPr>
        <w:t xml:space="preserve"> </w:t>
      </w:r>
      <w:r w:rsidRPr="00A55B37">
        <w:rPr>
          <w:rFonts w:cs="Arial"/>
        </w:rPr>
        <w:t>(1095 Willowdale Road</w:t>
      </w:r>
      <w:r>
        <w:rPr>
          <w:rFonts w:cs="Arial"/>
        </w:rPr>
        <w:t>,</w:t>
      </w:r>
      <w:r w:rsidRPr="00A55B37">
        <w:rPr>
          <w:rFonts w:cs="Arial"/>
        </w:rPr>
        <w:t xml:space="preserve"> Morgantown, West Virginia)</w:t>
      </w:r>
      <w:r w:rsidR="00D33C39">
        <w:rPr>
          <w:rFonts w:cs="Arial"/>
        </w:rPr>
        <w:t xml:space="preserve">. </w:t>
      </w:r>
      <w:r w:rsidRPr="009A280F">
        <w:rPr>
          <w:rFonts w:cs="Arial"/>
        </w:rPr>
        <w:t xml:space="preserve">Access to the </w:t>
      </w:r>
      <w:r>
        <w:rPr>
          <w:rFonts w:cs="Arial"/>
        </w:rPr>
        <w:t>facility</w:t>
      </w:r>
      <w:r w:rsidRPr="009A280F">
        <w:rPr>
          <w:rFonts w:cs="Arial"/>
        </w:rPr>
        <w:t xml:space="preserve"> is controlled by </w:t>
      </w:r>
      <w:r>
        <w:rPr>
          <w:rFonts w:cs="Arial"/>
        </w:rPr>
        <w:t xml:space="preserve">guards and </w:t>
      </w:r>
      <w:r w:rsidRPr="009A280F">
        <w:rPr>
          <w:rFonts w:cs="Arial"/>
        </w:rPr>
        <w:t>badge-operated locks on all doors</w:t>
      </w:r>
      <w:r w:rsidR="00D33C39">
        <w:rPr>
          <w:rFonts w:cs="Arial"/>
        </w:rPr>
        <w:t xml:space="preserve">. </w:t>
      </w:r>
      <w:r w:rsidRPr="001D4286">
        <w:rPr>
          <w:rFonts w:cs="Arial"/>
        </w:rPr>
        <w:t>Only the investigators of the study will have access to records that include test subject names or other data that might allow identification</w:t>
      </w:r>
      <w:r w:rsidR="00D33C39">
        <w:rPr>
          <w:rFonts w:cs="Arial"/>
        </w:rPr>
        <w:t xml:space="preserve">. </w:t>
      </w:r>
    </w:p>
    <w:p w:rsidR="00077DBA" w:rsidRDefault="00077DBA" w:rsidP="00077DBA">
      <w:pPr>
        <w:rPr>
          <w:rFonts w:cs="Arial"/>
        </w:rPr>
      </w:pPr>
    </w:p>
    <w:p w:rsidR="00342B2A" w:rsidRDefault="00342B2A" w:rsidP="00342B2A">
      <w:pPr>
        <w:rPr>
          <w:rFonts w:cs="Arial"/>
        </w:rPr>
      </w:pPr>
      <w:r>
        <w:rPr>
          <w:rFonts w:cs="Arial"/>
        </w:rPr>
        <w:t xml:space="preserve">Electronic data files will use the subject ID codes only and will not include the subjects’ names or other information that would allow them to be identified. </w:t>
      </w:r>
      <w:r w:rsidRPr="001B6DFA">
        <w:rPr>
          <w:rFonts w:cs="Arial"/>
        </w:rPr>
        <w:t>All computer data files will be maintained on a password-protected LAN with time-limited log-ins and file access limited to authorized users (research staff assigned to this project).</w:t>
      </w:r>
      <w:r>
        <w:rPr>
          <w:rFonts w:cs="Arial"/>
        </w:rPr>
        <w:t xml:space="preserve"> Information on laptop computers will be encrypted and secured by password protection.</w:t>
      </w:r>
    </w:p>
    <w:p w:rsidR="00342B2A" w:rsidRDefault="00342B2A" w:rsidP="00342B2A">
      <w:pPr>
        <w:rPr>
          <w:rFonts w:cs="Arial"/>
        </w:rPr>
      </w:pPr>
    </w:p>
    <w:p w:rsidR="00342B2A" w:rsidRDefault="00342B2A" w:rsidP="00342B2A">
      <w:pPr>
        <w:rPr>
          <w:rFonts w:cs="Arial"/>
        </w:rPr>
      </w:pPr>
      <w:r>
        <w:rPr>
          <w:rFonts w:cs="Arial"/>
        </w:rPr>
        <w:t>The informed consent forms</w:t>
      </w:r>
      <w:r w:rsidR="00E01353">
        <w:rPr>
          <w:rFonts w:cs="Arial"/>
        </w:rPr>
        <w:t xml:space="preserve"> and</w:t>
      </w:r>
      <w:r>
        <w:rPr>
          <w:rFonts w:cs="Arial"/>
        </w:rPr>
        <w:t xml:space="preserve"> health questionnaires will be retained for 20 years after completion of the study as required by NIOSH. After 20 years, the forms will be destroyed. The</w:t>
      </w:r>
      <w:r w:rsidR="000E1AD0">
        <w:rPr>
          <w:rFonts w:cs="Arial"/>
        </w:rPr>
        <w:t xml:space="preserve"> health questionnaire is</w:t>
      </w:r>
      <w:r>
        <w:rPr>
          <w:rFonts w:cs="Arial"/>
        </w:rPr>
        <w:t xml:space="preserve"> the only source of information linking subject’s names to their identification numbers.</w:t>
      </w:r>
    </w:p>
    <w:p w:rsidR="00823722" w:rsidRDefault="00823722" w:rsidP="00077DBA">
      <w:pPr>
        <w:rPr>
          <w:rFonts w:cs="Arial"/>
        </w:rPr>
      </w:pPr>
    </w:p>
    <w:p w:rsidR="00B91B67" w:rsidRDefault="00B91B67" w:rsidP="00077DBA">
      <w:pPr>
        <w:rPr>
          <w:rFonts w:cs="Arial"/>
        </w:rPr>
      </w:pPr>
      <w:r>
        <w:rPr>
          <w:rFonts w:cs="Arial"/>
        </w:rPr>
        <w:t>4.</w:t>
      </w:r>
      <w:r w:rsidRPr="00B91B67">
        <w:rPr>
          <w:rFonts w:cs="Arial"/>
        </w:rPr>
        <w:t xml:space="preserve"> </w:t>
      </w:r>
      <w:r>
        <w:rPr>
          <w:rFonts w:cs="Arial"/>
        </w:rPr>
        <w:t xml:space="preserve">A System of Records is not being created under the Privacy Act. </w:t>
      </w:r>
      <w:r w:rsidRPr="00823722">
        <w:rPr>
          <w:rFonts w:cs="Arial"/>
        </w:rPr>
        <w:t>The applicable</w:t>
      </w:r>
      <w:r>
        <w:rPr>
          <w:rFonts w:cs="Arial"/>
        </w:rPr>
        <w:t xml:space="preserve"> </w:t>
      </w:r>
      <w:r w:rsidRPr="00823722">
        <w:rPr>
          <w:rFonts w:cs="Arial"/>
        </w:rPr>
        <w:t>System of Records Notice is 09-20-0147,</w:t>
      </w:r>
      <w:r>
        <w:rPr>
          <w:rFonts w:cs="Arial"/>
        </w:rPr>
        <w:t xml:space="preserve"> </w:t>
      </w:r>
      <w:r w:rsidRPr="00823722">
        <w:rPr>
          <w:rFonts w:cs="Arial"/>
        </w:rPr>
        <w:t>“Occupational Health Epidemiological Studies and EEOICPA Records”.</w:t>
      </w:r>
    </w:p>
    <w:p w:rsidR="00C40DD7" w:rsidRDefault="00C40DD7" w:rsidP="00CB4B9B">
      <w:pPr>
        <w:pStyle w:val="Heading2"/>
      </w:pPr>
      <w:bookmarkStart w:id="30" w:name="_Toc165106514"/>
      <w:bookmarkStart w:id="31" w:name="_Toc386466546"/>
      <w:r>
        <w:t>A11</w:t>
      </w:r>
      <w:r w:rsidR="00D33C39">
        <w:t xml:space="preserve">. </w:t>
      </w:r>
      <w:r>
        <w:t>Justification for Sensitive Questions</w:t>
      </w:r>
      <w:bookmarkEnd w:id="30"/>
      <w:bookmarkEnd w:id="31"/>
    </w:p>
    <w:p w:rsidR="0068047A" w:rsidRDefault="00F4025B" w:rsidP="00C40DD7">
      <w:r>
        <w:t>No</w:t>
      </w:r>
      <w:r w:rsidR="00C40DD7">
        <w:t xml:space="preserve"> sensitive information </w:t>
      </w:r>
      <w:r>
        <w:t xml:space="preserve">will be </w:t>
      </w:r>
      <w:r w:rsidR="005C02BB">
        <w:t>c</w:t>
      </w:r>
      <w:r w:rsidR="0068047A">
        <w:t xml:space="preserve">ollected </w:t>
      </w:r>
      <w:r>
        <w:t>during</w:t>
      </w:r>
      <w:r w:rsidR="0068047A">
        <w:t xml:space="preserve"> this </w:t>
      </w:r>
      <w:r>
        <w:t>study</w:t>
      </w:r>
      <w:r w:rsidR="00D33C39">
        <w:t xml:space="preserve">. </w:t>
      </w:r>
      <w:r w:rsidR="00FE655C">
        <w:t>Social Security numbers will not be collected.</w:t>
      </w:r>
    </w:p>
    <w:p w:rsidR="000B417B" w:rsidRDefault="000B417B" w:rsidP="00E70F52">
      <w:pPr>
        <w:pStyle w:val="Heading2"/>
        <w:keepNext w:val="0"/>
      </w:pPr>
      <w:bookmarkStart w:id="32" w:name="_Toc165106515"/>
      <w:bookmarkStart w:id="33" w:name="_Toc386466547"/>
      <w:r>
        <w:t>A12</w:t>
      </w:r>
      <w:r w:rsidR="00D33C39">
        <w:t xml:space="preserve">. </w:t>
      </w:r>
      <w:r>
        <w:t>Estimates of Annualized Burden Hours and Costs</w:t>
      </w:r>
      <w:bookmarkEnd w:id="32"/>
      <w:bookmarkEnd w:id="33"/>
    </w:p>
    <w:p w:rsidR="008E22D2" w:rsidRDefault="00F50E79" w:rsidP="008E22D2">
      <w:pPr>
        <w:rPr>
          <w:rStyle w:val="Heading3Char"/>
        </w:rPr>
      </w:pPr>
      <w:bookmarkStart w:id="34" w:name="_Toc165106516"/>
      <w:bookmarkStart w:id="35" w:name="_Toc386466548"/>
      <w:r>
        <w:rPr>
          <w:rStyle w:val="Heading3Char"/>
        </w:rPr>
        <w:t>A</w:t>
      </w:r>
      <w:r w:rsidR="002C7296" w:rsidRPr="008E22D2">
        <w:rPr>
          <w:rStyle w:val="Heading3Char"/>
        </w:rPr>
        <w:t>. Estimated Annual Burden Hours</w:t>
      </w:r>
      <w:bookmarkEnd w:id="34"/>
      <w:bookmarkEnd w:id="35"/>
    </w:p>
    <w:p w:rsidR="00F634DE" w:rsidRDefault="00700008" w:rsidP="008E22D2">
      <w:r>
        <w:t xml:space="preserve">The estimated annual response burden is shown is Table A12-A. </w:t>
      </w:r>
      <w:r w:rsidR="008B7F48">
        <w:t>Sixty participants will be needed in each year of the study for a total of 180 participants over 3 years.</w:t>
      </w:r>
      <w:r w:rsidR="00D33C39">
        <w:t xml:space="preserve"> </w:t>
      </w:r>
      <w:r w:rsidR="00B50ADF">
        <w:t xml:space="preserve">During previous </w:t>
      </w:r>
      <w:r w:rsidR="007156A0">
        <w:t xml:space="preserve">similar </w:t>
      </w:r>
      <w:r w:rsidR="00B50ADF">
        <w:t>stud</w:t>
      </w:r>
      <w:r w:rsidR="00CA5515">
        <w:t>ies</w:t>
      </w:r>
      <w:r w:rsidR="00B50ADF">
        <w:t xml:space="preserve">, </w:t>
      </w:r>
      <w:r w:rsidR="00CA5515">
        <w:t xml:space="preserve">we found that about 50% of the potential participants declined to participate or weren’t eligible for the study. Thus, we </w:t>
      </w:r>
      <w:r w:rsidR="008B7F48">
        <w:t>estimate</w:t>
      </w:r>
      <w:r w:rsidR="00CA5515">
        <w:t xml:space="preserve"> that we will need to verbally screen about </w:t>
      </w:r>
      <w:r w:rsidR="008B7F48">
        <w:t>36</w:t>
      </w:r>
      <w:r w:rsidR="00CA5515">
        <w:t xml:space="preserve">0 potential participants to reach our goal of </w:t>
      </w:r>
      <w:r w:rsidR="008B7F48">
        <w:t>180</w:t>
      </w:r>
      <w:r w:rsidR="00CA5515">
        <w:t>. In the previous studies, no participants dropped out of the study once they had decided to participate.</w:t>
      </w:r>
      <w:r w:rsidR="00D33C39">
        <w:t xml:space="preserve"> </w:t>
      </w:r>
    </w:p>
    <w:p w:rsidR="008E22D2" w:rsidRDefault="008E22D2" w:rsidP="008E22D2">
      <w:pPr>
        <w:rPr>
          <w:b/>
        </w:rPr>
      </w:pPr>
    </w:p>
    <w:p w:rsidR="00E932F8" w:rsidRPr="00123DEA" w:rsidRDefault="00A6630B" w:rsidP="008E22D2">
      <w:pPr>
        <w:rPr>
          <w:b/>
        </w:rPr>
      </w:pPr>
      <w:r>
        <w:t>T</w:t>
      </w:r>
      <w:r w:rsidR="00AF7EF7">
        <w:t>he informed consent form will require about 1</w:t>
      </w:r>
      <w:r w:rsidR="00CA5515">
        <w:t>5</w:t>
      </w:r>
      <w:r w:rsidR="00AF7EF7">
        <w:t xml:space="preserve"> minutes to read and sign</w:t>
      </w:r>
      <w:r w:rsidR="008E6AAF">
        <w:t>,</w:t>
      </w:r>
      <w:r w:rsidR="00E01353">
        <w:t xml:space="preserve"> and</w:t>
      </w:r>
      <w:r w:rsidR="00CA5515">
        <w:t xml:space="preserve"> the health questionnaire will require about </w:t>
      </w:r>
      <w:r w:rsidR="00E01353">
        <w:t>5</w:t>
      </w:r>
      <w:r w:rsidR="00CA5515">
        <w:t xml:space="preserve"> minutes.</w:t>
      </w:r>
      <w:r w:rsidR="00CA5515">
        <w:rPr>
          <w:b/>
        </w:rPr>
        <w:t xml:space="preserve"> </w:t>
      </w:r>
      <w:r w:rsidR="00491D09" w:rsidRPr="00123DEA">
        <w:t>The</w:t>
      </w:r>
      <w:r w:rsidR="00CA5515">
        <w:t>se</w:t>
      </w:r>
      <w:r w:rsidR="00491D09" w:rsidRPr="00123DEA">
        <w:t xml:space="preserve"> times for burden per response are based on our previous stud</w:t>
      </w:r>
      <w:r w:rsidR="00CA5515">
        <w:t>ies</w:t>
      </w:r>
      <w:r w:rsidR="00491D09" w:rsidRPr="00123DEA">
        <w:t>.</w:t>
      </w:r>
      <w:r w:rsidR="00A81CA2" w:rsidRPr="00A81CA2">
        <w:t xml:space="preserve"> </w:t>
      </w:r>
      <w:r w:rsidR="00A81CA2">
        <w:t>The swabs, cough aerosol collection, and cough sound recordings will take about 30 minutes.</w:t>
      </w:r>
      <w:r w:rsidR="00F50E79">
        <w:t xml:space="preserve"> The</w:t>
      </w:r>
      <w:r w:rsidR="002511FF">
        <w:t xml:space="preserve"> total time taken from </w:t>
      </w:r>
      <w:r>
        <w:t>the inform</w:t>
      </w:r>
      <w:bookmarkStart w:id="36" w:name="_GoBack"/>
      <w:bookmarkEnd w:id="36"/>
      <w:r>
        <w:t>ed consent</w:t>
      </w:r>
      <w:r w:rsidR="002511FF">
        <w:t xml:space="preserve"> to completion will be 5</w:t>
      </w:r>
      <w:r>
        <w:t>0</w:t>
      </w:r>
      <w:r w:rsidR="002511FF">
        <w:t xml:space="preserve"> minutes.</w:t>
      </w:r>
      <w:r w:rsidR="00F50E79">
        <w:t xml:space="preserve"> </w:t>
      </w:r>
      <w:r w:rsidR="008E6AAF">
        <w:t xml:space="preserve"> The burden for the 180 participants to respond to the informed consent form and the health questionnaire and participate in the medical testing will be </w:t>
      </w:r>
      <w:r w:rsidR="00051832">
        <w:t xml:space="preserve">a total burden of </w:t>
      </w:r>
      <w:r w:rsidR="008E6AAF">
        <w:t>150 hours</w:t>
      </w:r>
      <w:r w:rsidR="00051832">
        <w:t>.</w:t>
      </w:r>
    </w:p>
    <w:p w:rsidR="00E932F8" w:rsidRPr="00123DEA" w:rsidRDefault="00E932F8" w:rsidP="008E22D2">
      <w:pPr>
        <w:rPr>
          <w:rFonts w:cs="Arial"/>
        </w:rPr>
      </w:pPr>
    </w:p>
    <w:p w:rsidR="0095260B" w:rsidRPr="00B25A91" w:rsidRDefault="000B417B" w:rsidP="00CC47DF">
      <w:pPr>
        <w:keepNext/>
        <w:rPr>
          <w:b/>
        </w:rPr>
      </w:pPr>
      <w:r w:rsidRPr="00B25A91">
        <w:rPr>
          <w:b/>
        </w:rPr>
        <w:t>Table A12-A</w:t>
      </w:r>
      <w:r w:rsidR="00D33C39" w:rsidRPr="00B25A91">
        <w:rPr>
          <w:b/>
        </w:rPr>
        <w:t xml:space="preserve">. </w:t>
      </w:r>
      <w:r w:rsidRPr="00B25A91">
        <w:rPr>
          <w:b/>
        </w:rPr>
        <w:t>Estimated Annual Response Burde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26"/>
        <w:gridCol w:w="2101"/>
        <w:gridCol w:w="1408"/>
        <w:gridCol w:w="1534"/>
        <w:gridCol w:w="1369"/>
        <w:gridCol w:w="1018"/>
      </w:tblGrid>
      <w:tr w:rsidR="0081245C" w:rsidRPr="00A428E1" w:rsidTr="00CC47DF">
        <w:trPr>
          <w:cantSplit/>
          <w:trHeight w:val="647"/>
        </w:trPr>
        <w:tc>
          <w:tcPr>
            <w:tcW w:w="805" w:type="pct"/>
            <w:tcBorders>
              <w:top w:val="single" w:sz="4" w:space="0" w:color="auto"/>
              <w:left w:val="single" w:sz="4" w:space="0" w:color="auto"/>
              <w:bottom w:val="single" w:sz="4" w:space="0" w:color="auto"/>
              <w:right w:val="single" w:sz="4" w:space="0" w:color="auto"/>
            </w:tcBorders>
            <w:hideMark/>
          </w:tcPr>
          <w:p w:rsidR="0081245C" w:rsidRPr="0081245C" w:rsidRDefault="0081245C" w:rsidP="00C70CD9">
            <w:pPr>
              <w:jc w:val="left"/>
              <w:rPr>
                <w:i/>
              </w:rPr>
            </w:pPr>
            <w:r w:rsidRPr="0081245C">
              <w:rPr>
                <w:i/>
              </w:rPr>
              <w:t>Type of Respondents</w:t>
            </w:r>
          </w:p>
        </w:tc>
        <w:tc>
          <w:tcPr>
            <w:tcW w:w="1186" w:type="pct"/>
            <w:tcBorders>
              <w:top w:val="single" w:sz="4" w:space="0" w:color="auto"/>
              <w:left w:val="single" w:sz="4" w:space="0" w:color="auto"/>
              <w:bottom w:val="single" w:sz="4" w:space="0" w:color="auto"/>
              <w:right w:val="single" w:sz="4" w:space="0" w:color="auto"/>
            </w:tcBorders>
            <w:hideMark/>
          </w:tcPr>
          <w:p w:rsidR="0081245C" w:rsidRPr="0081245C" w:rsidRDefault="0081245C" w:rsidP="00C70CD9">
            <w:pPr>
              <w:jc w:val="left"/>
              <w:rPr>
                <w:i/>
              </w:rPr>
            </w:pPr>
            <w:r w:rsidRPr="0081245C">
              <w:rPr>
                <w:i/>
              </w:rPr>
              <w:t>Form Name</w:t>
            </w:r>
          </w:p>
        </w:tc>
        <w:tc>
          <w:tcPr>
            <w:tcW w:w="795" w:type="pct"/>
            <w:tcBorders>
              <w:top w:val="single" w:sz="4" w:space="0" w:color="auto"/>
              <w:left w:val="single" w:sz="4" w:space="0" w:color="auto"/>
              <w:bottom w:val="single" w:sz="4" w:space="0" w:color="auto"/>
              <w:right w:val="single" w:sz="4" w:space="0" w:color="auto"/>
            </w:tcBorders>
            <w:hideMark/>
          </w:tcPr>
          <w:p w:rsidR="0081245C" w:rsidRPr="0081245C" w:rsidRDefault="0081245C" w:rsidP="00C70CD9">
            <w:pPr>
              <w:jc w:val="left"/>
              <w:rPr>
                <w:i/>
              </w:rPr>
            </w:pPr>
            <w:r w:rsidRPr="0081245C">
              <w:rPr>
                <w:i/>
              </w:rPr>
              <w:t>No. of Respondents</w:t>
            </w:r>
          </w:p>
        </w:tc>
        <w:tc>
          <w:tcPr>
            <w:tcW w:w="866" w:type="pct"/>
            <w:tcBorders>
              <w:top w:val="single" w:sz="4" w:space="0" w:color="auto"/>
              <w:left w:val="single" w:sz="4" w:space="0" w:color="auto"/>
              <w:bottom w:val="single" w:sz="4" w:space="0" w:color="auto"/>
              <w:right w:val="single" w:sz="4" w:space="0" w:color="auto"/>
            </w:tcBorders>
            <w:hideMark/>
          </w:tcPr>
          <w:p w:rsidR="0081245C" w:rsidRPr="0081245C" w:rsidRDefault="0081245C" w:rsidP="00C70CD9">
            <w:pPr>
              <w:jc w:val="left"/>
              <w:rPr>
                <w:i/>
              </w:rPr>
            </w:pPr>
            <w:r w:rsidRPr="0081245C">
              <w:rPr>
                <w:i/>
              </w:rPr>
              <w:t>No. of Responses per Respondent</w:t>
            </w:r>
          </w:p>
        </w:tc>
        <w:tc>
          <w:tcPr>
            <w:tcW w:w="773" w:type="pct"/>
            <w:tcBorders>
              <w:top w:val="single" w:sz="4" w:space="0" w:color="auto"/>
              <w:left w:val="single" w:sz="4" w:space="0" w:color="auto"/>
              <w:bottom w:val="single" w:sz="4" w:space="0" w:color="auto"/>
              <w:right w:val="single" w:sz="4" w:space="0" w:color="auto"/>
            </w:tcBorders>
            <w:hideMark/>
          </w:tcPr>
          <w:p w:rsidR="0081245C" w:rsidRPr="0081245C" w:rsidRDefault="0081245C" w:rsidP="00C70CD9">
            <w:pPr>
              <w:jc w:val="left"/>
              <w:rPr>
                <w:i/>
              </w:rPr>
            </w:pPr>
            <w:r w:rsidRPr="0081245C">
              <w:rPr>
                <w:i/>
              </w:rPr>
              <w:t>Avg. Burden per Response (in hrs.)</w:t>
            </w:r>
          </w:p>
        </w:tc>
        <w:tc>
          <w:tcPr>
            <w:tcW w:w="575" w:type="pct"/>
            <w:tcBorders>
              <w:top w:val="single" w:sz="4" w:space="0" w:color="auto"/>
              <w:left w:val="single" w:sz="4" w:space="0" w:color="auto"/>
              <w:bottom w:val="single" w:sz="4" w:space="0" w:color="auto"/>
              <w:right w:val="single" w:sz="4" w:space="0" w:color="auto"/>
            </w:tcBorders>
            <w:hideMark/>
          </w:tcPr>
          <w:p w:rsidR="0081245C" w:rsidRPr="0081245C" w:rsidRDefault="0081245C" w:rsidP="00C70CD9">
            <w:pPr>
              <w:jc w:val="left"/>
              <w:rPr>
                <w:i/>
              </w:rPr>
            </w:pPr>
            <w:r w:rsidRPr="0081245C">
              <w:rPr>
                <w:i/>
              </w:rPr>
              <w:t>Total Burden (in hrs.)</w:t>
            </w:r>
          </w:p>
        </w:tc>
      </w:tr>
      <w:tr w:rsidR="0081245C" w:rsidRPr="00A428E1" w:rsidTr="00CC47DF">
        <w:trPr>
          <w:cantSplit/>
        </w:trPr>
        <w:tc>
          <w:tcPr>
            <w:tcW w:w="805" w:type="pct"/>
            <w:tcBorders>
              <w:top w:val="single" w:sz="4" w:space="0" w:color="auto"/>
              <w:left w:val="single" w:sz="4" w:space="0" w:color="auto"/>
              <w:bottom w:val="single" w:sz="4" w:space="0" w:color="auto"/>
              <w:right w:val="single" w:sz="4" w:space="0" w:color="auto"/>
            </w:tcBorders>
            <w:vAlign w:val="center"/>
          </w:tcPr>
          <w:p w:rsidR="0081245C" w:rsidRPr="00A428E1" w:rsidRDefault="0081245C" w:rsidP="00C70CD9">
            <w:pPr>
              <w:jc w:val="left"/>
            </w:pPr>
            <w:r>
              <w:t>Qualified participant</w:t>
            </w:r>
          </w:p>
        </w:tc>
        <w:tc>
          <w:tcPr>
            <w:tcW w:w="1186" w:type="pct"/>
            <w:tcBorders>
              <w:top w:val="single" w:sz="4" w:space="0" w:color="auto"/>
              <w:left w:val="single" w:sz="4" w:space="0" w:color="auto"/>
              <w:bottom w:val="single" w:sz="4" w:space="0" w:color="auto"/>
              <w:right w:val="single" w:sz="4" w:space="0" w:color="auto"/>
            </w:tcBorders>
            <w:vAlign w:val="center"/>
          </w:tcPr>
          <w:p w:rsidR="0081245C" w:rsidRPr="00A428E1" w:rsidRDefault="0081245C" w:rsidP="00C70CD9">
            <w:pPr>
              <w:jc w:val="left"/>
            </w:pPr>
            <w:r>
              <w:t>Informed consent form</w:t>
            </w:r>
          </w:p>
        </w:tc>
        <w:tc>
          <w:tcPr>
            <w:tcW w:w="795" w:type="pct"/>
            <w:tcBorders>
              <w:top w:val="single" w:sz="4" w:space="0" w:color="auto"/>
              <w:left w:val="single" w:sz="4" w:space="0" w:color="auto"/>
              <w:bottom w:val="single" w:sz="4" w:space="0" w:color="auto"/>
              <w:right w:val="single" w:sz="4" w:space="0" w:color="auto"/>
            </w:tcBorders>
            <w:vAlign w:val="center"/>
          </w:tcPr>
          <w:p w:rsidR="0081245C" w:rsidRPr="00A428E1" w:rsidRDefault="008B7F48" w:rsidP="00C70CD9">
            <w:pPr>
              <w:jc w:val="center"/>
            </w:pPr>
            <w:r>
              <w:t>18</w:t>
            </w:r>
            <w:r w:rsidR="0081245C">
              <w:t>0</w:t>
            </w:r>
          </w:p>
        </w:tc>
        <w:tc>
          <w:tcPr>
            <w:tcW w:w="866" w:type="pct"/>
            <w:tcBorders>
              <w:top w:val="single" w:sz="4" w:space="0" w:color="auto"/>
              <w:left w:val="single" w:sz="4" w:space="0" w:color="auto"/>
              <w:bottom w:val="single" w:sz="4" w:space="0" w:color="auto"/>
              <w:right w:val="single" w:sz="4" w:space="0" w:color="auto"/>
            </w:tcBorders>
            <w:vAlign w:val="center"/>
          </w:tcPr>
          <w:p w:rsidR="0081245C" w:rsidRPr="00A428E1" w:rsidRDefault="0081245C" w:rsidP="00C70CD9">
            <w:pPr>
              <w:jc w:val="center"/>
            </w:pPr>
            <w:r>
              <w:t>1</w:t>
            </w:r>
          </w:p>
        </w:tc>
        <w:tc>
          <w:tcPr>
            <w:tcW w:w="773" w:type="pct"/>
            <w:tcBorders>
              <w:top w:val="single" w:sz="4" w:space="0" w:color="auto"/>
              <w:left w:val="single" w:sz="4" w:space="0" w:color="auto"/>
              <w:bottom w:val="single" w:sz="4" w:space="0" w:color="auto"/>
              <w:right w:val="single" w:sz="4" w:space="0" w:color="auto"/>
            </w:tcBorders>
            <w:vAlign w:val="center"/>
          </w:tcPr>
          <w:p w:rsidR="0081245C" w:rsidRPr="00A428E1" w:rsidRDefault="0081245C" w:rsidP="00C70CD9">
            <w:pPr>
              <w:jc w:val="center"/>
            </w:pPr>
            <w:r>
              <w:t>15/60</w:t>
            </w:r>
          </w:p>
        </w:tc>
        <w:tc>
          <w:tcPr>
            <w:tcW w:w="575" w:type="pct"/>
            <w:tcBorders>
              <w:top w:val="single" w:sz="4" w:space="0" w:color="auto"/>
              <w:left w:val="single" w:sz="4" w:space="0" w:color="auto"/>
              <w:bottom w:val="single" w:sz="4" w:space="0" w:color="auto"/>
              <w:right w:val="single" w:sz="4" w:space="0" w:color="auto"/>
            </w:tcBorders>
            <w:vAlign w:val="center"/>
          </w:tcPr>
          <w:p w:rsidR="0081245C" w:rsidRPr="00A428E1" w:rsidRDefault="008B7F48" w:rsidP="00C70CD9">
            <w:pPr>
              <w:jc w:val="center"/>
            </w:pPr>
            <w:r>
              <w:t>45</w:t>
            </w:r>
          </w:p>
        </w:tc>
      </w:tr>
      <w:tr w:rsidR="0081245C" w:rsidRPr="00A428E1" w:rsidTr="00CC47DF">
        <w:trPr>
          <w:cantSplit/>
        </w:trPr>
        <w:tc>
          <w:tcPr>
            <w:tcW w:w="805" w:type="pct"/>
            <w:tcBorders>
              <w:top w:val="single" w:sz="4" w:space="0" w:color="auto"/>
              <w:left w:val="single" w:sz="4" w:space="0" w:color="auto"/>
              <w:bottom w:val="single" w:sz="4" w:space="0" w:color="auto"/>
              <w:right w:val="single" w:sz="4" w:space="0" w:color="auto"/>
            </w:tcBorders>
            <w:vAlign w:val="center"/>
          </w:tcPr>
          <w:p w:rsidR="0081245C" w:rsidRPr="00A428E1" w:rsidRDefault="0081245C" w:rsidP="00C70CD9">
            <w:pPr>
              <w:jc w:val="left"/>
            </w:pPr>
            <w:r>
              <w:t>Qualified participant</w:t>
            </w:r>
          </w:p>
        </w:tc>
        <w:tc>
          <w:tcPr>
            <w:tcW w:w="1186" w:type="pct"/>
            <w:tcBorders>
              <w:top w:val="single" w:sz="4" w:space="0" w:color="auto"/>
              <w:left w:val="single" w:sz="4" w:space="0" w:color="auto"/>
              <w:bottom w:val="single" w:sz="4" w:space="0" w:color="auto"/>
              <w:right w:val="single" w:sz="4" w:space="0" w:color="auto"/>
            </w:tcBorders>
            <w:vAlign w:val="center"/>
          </w:tcPr>
          <w:p w:rsidR="0081245C" w:rsidRPr="00A428E1" w:rsidRDefault="0081245C" w:rsidP="00C70CD9">
            <w:pPr>
              <w:jc w:val="left"/>
            </w:pPr>
            <w:r>
              <w:t>Health questionnaire</w:t>
            </w:r>
          </w:p>
        </w:tc>
        <w:tc>
          <w:tcPr>
            <w:tcW w:w="795" w:type="pct"/>
            <w:tcBorders>
              <w:top w:val="single" w:sz="4" w:space="0" w:color="auto"/>
              <w:left w:val="single" w:sz="4" w:space="0" w:color="auto"/>
              <w:bottom w:val="single" w:sz="4" w:space="0" w:color="auto"/>
              <w:right w:val="single" w:sz="4" w:space="0" w:color="auto"/>
            </w:tcBorders>
            <w:vAlign w:val="center"/>
          </w:tcPr>
          <w:p w:rsidR="0081245C" w:rsidRPr="00A428E1" w:rsidRDefault="008B7F48" w:rsidP="00C70CD9">
            <w:pPr>
              <w:jc w:val="center"/>
            </w:pPr>
            <w:r>
              <w:t>18</w:t>
            </w:r>
            <w:r w:rsidR="0081245C">
              <w:t>0</w:t>
            </w:r>
          </w:p>
        </w:tc>
        <w:tc>
          <w:tcPr>
            <w:tcW w:w="866" w:type="pct"/>
            <w:tcBorders>
              <w:top w:val="single" w:sz="4" w:space="0" w:color="auto"/>
              <w:left w:val="single" w:sz="4" w:space="0" w:color="auto"/>
              <w:bottom w:val="single" w:sz="4" w:space="0" w:color="auto"/>
              <w:right w:val="single" w:sz="4" w:space="0" w:color="auto"/>
            </w:tcBorders>
            <w:vAlign w:val="center"/>
          </w:tcPr>
          <w:p w:rsidR="0081245C" w:rsidRPr="00A428E1" w:rsidRDefault="0081245C" w:rsidP="00C70CD9">
            <w:pPr>
              <w:jc w:val="center"/>
            </w:pPr>
            <w:r>
              <w:t>1</w:t>
            </w:r>
          </w:p>
        </w:tc>
        <w:tc>
          <w:tcPr>
            <w:tcW w:w="773" w:type="pct"/>
            <w:tcBorders>
              <w:top w:val="single" w:sz="4" w:space="0" w:color="auto"/>
              <w:left w:val="single" w:sz="4" w:space="0" w:color="auto"/>
              <w:bottom w:val="single" w:sz="4" w:space="0" w:color="auto"/>
              <w:right w:val="single" w:sz="4" w:space="0" w:color="auto"/>
            </w:tcBorders>
            <w:vAlign w:val="center"/>
          </w:tcPr>
          <w:p w:rsidR="0081245C" w:rsidRPr="00A428E1" w:rsidRDefault="00D101BB" w:rsidP="00C70CD9">
            <w:pPr>
              <w:jc w:val="center"/>
            </w:pPr>
            <w:r>
              <w:t>5</w:t>
            </w:r>
            <w:r w:rsidR="0081245C">
              <w:t>/60</w:t>
            </w:r>
          </w:p>
        </w:tc>
        <w:tc>
          <w:tcPr>
            <w:tcW w:w="575" w:type="pct"/>
            <w:tcBorders>
              <w:top w:val="single" w:sz="4" w:space="0" w:color="auto"/>
              <w:left w:val="single" w:sz="4" w:space="0" w:color="auto"/>
              <w:bottom w:val="single" w:sz="4" w:space="0" w:color="auto"/>
              <w:right w:val="single" w:sz="4" w:space="0" w:color="auto"/>
            </w:tcBorders>
            <w:vAlign w:val="center"/>
          </w:tcPr>
          <w:p w:rsidR="0081245C" w:rsidRPr="00A428E1" w:rsidRDefault="00D101BB" w:rsidP="00C70CD9">
            <w:pPr>
              <w:jc w:val="center"/>
            </w:pPr>
            <w:r>
              <w:t>15</w:t>
            </w:r>
          </w:p>
        </w:tc>
      </w:tr>
      <w:tr w:rsidR="00BA0154" w:rsidRPr="00A428E1" w:rsidTr="00F84B6C">
        <w:trPr>
          <w:cantSplit/>
        </w:trPr>
        <w:tc>
          <w:tcPr>
            <w:tcW w:w="805" w:type="pct"/>
            <w:tcBorders>
              <w:top w:val="single" w:sz="4" w:space="0" w:color="auto"/>
              <w:left w:val="single" w:sz="4" w:space="0" w:color="auto"/>
              <w:bottom w:val="single" w:sz="4" w:space="0" w:color="auto"/>
              <w:right w:val="single" w:sz="4" w:space="0" w:color="auto"/>
            </w:tcBorders>
            <w:vAlign w:val="center"/>
          </w:tcPr>
          <w:p w:rsidR="00BA0154" w:rsidRPr="00325D9D" w:rsidRDefault="00BA0154" w:rsidP="00C70CD9">
            <w:pPr>
              <w:jc w:val="left"/>
            </w:pPr>
            <w:r w:rsidRPr="00325D9D">
              <w:t>Qualified participant</w:t>
            </w:r>
          </w:p>
        </w:tc>
        <w:tc>
          <w:tcPr>
            <w:tcW w:w="1186" w:type="pct"/>
            <w:tcBorders>
              <w:top w:val="single" w:sz="4" w:space="0" w:color="auto"/>
              <w:left w:val="single" w:sz="4" w:space="0" w:color="auto"/>
              <w:bottom w:val="single" w:sz="4" w:space="0" w:color="auto"/>
              <w:right w:val="single" w:sz="4" w:space="0" w:color="auto"/>
            </w:tcBorders>
            <w:vAlign w:val="center"/>
          </w:tcPr>
          <w:p w:rsidR="00BA0154" w:rsidRPr="00325D9D" w:rsidRDefault="00BA0154" w:rsidP="00C70CD9">
            <w:pPr>
              <w:jc w:val="left"/>
            </w:pPr>
            <w:r w:rsidRPr="00325D9D">
              <w:t>Medical testing</w:t>
            </w:r>
          </w:p>
        </w:tc>
        <w:tc>
          <w:tcPr>
            <w:tcW w:w="795" w:type="pct"/>
            <w:tcBorders>
              <w:top w:val="single" w:sz="4" w:space="0" w:color="auto"/>
              <w:left w:val="single" w:sz="4" w:space="0" w:color="auto"/>
              <w:bottom w:val="single" w:sz="4" w:space="0" w:color="auto"/>
              <w:right w:val="single" w:sz="4" w:space="0" w:color="auto"/>
            </w:tcBorders>
            <w:vAlign w:val="center"/>
          </w:tcPr>
          <w:p w:rsidR="00BA0154" w:rsidRPr="00325D9D" w:rsidRDefault="00BA0154" w:rsidP="00F84B6C">
            <w:pPr>
              <w:jc w:val="center"/>
            </w:pPr>
            <w:r w:rsidRPr="00325D9D">
              <w:t>180</w:t>
            </w:r>
          </w:p>
        </w:tc>
        <w:tc>
          <w:tcPr>
            <w:tcW w:w="866" w:type="pct"/>
            <w:tcBorders>
              <w:top w:val="single" w:sz="4" w:space="0" w:color="auto"/>
              <w:left w:val="single" w:sz="4" w:space="0" w:color="auto"/>
              <w:bottom w:val="single" w:sz="4" w:space="0" w:color="auto"/>
              <w:right w:val="single" w:sz="4" w:space="0" w:color="auto"/>
            </w:tcBorders>
            <w:vAlign w:val="center"/>
          </w:tcPr>
          <w:p w:rsidR="00BA0154" w:rsidRPr="00325D9D" w:rsidRDefault="00BA0154" w:rsidP="00F84B6C">
            <w:pPr>
              <w:jc w:val="center"/>
            </w:pPr>
            <w:r w:rsidRPr="00325D9D">
              <w:t>1</w:t>
            </w:r>
          </w:p>
        </w:tc>
        <w:tc>
          <w:tcPr>
            <w:tcW w:w="773" w:type="pct"/>
            <w:tcBorders>
              <w:top w:val="single" w:sz="4" w:space="0" w:color="auto"/>
              <w:left w:val="single" w:sz="4" w:space="0" w:color="auto"/>
              <w:bottom w:val="single" w:sz="4" w:space="0" w:color="auto"/>
              <w:right w:val="single" w:sz="4" w:space="0" w:color="auto"/>
            </w:tcBorders>
            <w:vAlign w:val="center"/>
          </w:tcPr>
          <w:p w:rsidR="00BA0154" w:rsidRPr="00325D9D" w:rsidRDefault="00BA0154" w:rsidP="00F84B6C">
            <w:pPr>
              <w:jc w:val="center"/>
            </w:pPr>
            <w:r w:rsidRPr="00325D9D">
              <w:t>30/60</w:t>
            </w:r>
          </w:p>
        </w:tc>
        <w:tc>
          <w:tcPr>
            <w:tcW w:w="575" w:type="pct"/>
            <w:tcBorders>
              <w:top w:val="single" w:sz="4" w:space="0" w:color="auto"/>
              <w:left w:val="single" w:sz="4" w:space="0" w:color="auto"/>
              <w:bottom w:val="single" w:sz="4" w:space="0" w:color="auto"/>
              <w:right w:val="single" w:sz="4" w:space="0" w:color="auto"/>
            </w:tcBorders>
            <w:vAlign w:val="center"/>
          </w:tcPr>
          <w:p w:rsidR="00BA0154" w:rsidRPr="00325D9D" w:rsidRDefault="00BA0154" w:rsidP="00C70CD9">
            <w:pPr>
              <w:jc w:val="center"/>
            </w:pPr>
            <w:r w:rsidRPr="00325D9D">
              <w:t>90</w:t>
            </w:r>
          </w:p>
        </w:tc>
      </w:tr>
      <w:tr w:rsidR="0081245C" w:rsidRPr="00A428E1" w:rsidTr="00CC47DF">
        <w:trPr>
          <w:cantSplit/>
        </w:trPr>
        <w:tc>
          <w:tcPr>
            <w:tcW w:w="805" w:type="pct"/>
            <w:tcBorders>
              <w:top w:val="single" w:sz="4" w:space="0" w:color="auto"/>
              <w:left w:val="single" w:sz="4" w:space="0" w:color="auto"/>
              <w:bottom w:val="single" w:sz="4" w:space="0" w:color="auto"/>
              <w:right w:val="single" w:sz="4" w:space="0" w:color="auto"/>
            </w:tcBorders>
            <w:vAlign w:val="center"/>
          </w:tcPr>
          <w:p w:rsidR="0081245C" w:rsidRPr="00A428E1" w:rsidRDefault="0081245C" w:rsidP="00C70CD9">
            <w:pPr>
              <w:jc w:val="left"/>
            </w:pPr>
          </w:p>
        </w:tc>
        <w:tc>
          <w:tcPr>
            <w:tcW w:w="3620" w:type="pct"/>
            <w:gridSpan w:val="4"/>
            <w:tcBorders>
              <w:top w:val="single" w:sz="4" w:space="0" w:color="auto"/>
              <w:left w:val="single" w:sz="4" w:space="0" w:color="auto"/>
              <w:bottom w:val="single" w:sz="4" w:space="0" w:color="auto"/>
              <w:right w:val="single" w:sz="4" w:space="0" w:color="auto"/>
            </w:tcBorders>
            <w:vAlign w:val="center"/>
            <w:hideMark/>
          </w:tcPr>
          <w:p w:rsidR="0081245C" w:rsidRPr="00CA5515" w:rsidRDefault="0081245C" w:rsidP="00C70CD9">
            <w:pPr>
              <w:jc w:val="left"/>
              <w:rPr>
                <w:b/>
              </w:rPr>
            </w:pPr>
            <w:r w:rsidRPr="00CA5515">
              <w:rPr>
                <w:b/>
              </w:rPr>
              <w:t>Total</w:t>
            </w:r>
          </w:p>
        </w:tc>
        <w:tc>
          <w:tcPr>
            <w:tcW w:w="575" w:type="pct"/>
            <w:tcBorders>
              <w:top w:val="single" w:sz="4" w:space="0" w:color="auto"/>
              <w:left w:val="single" w:sz="4" w:space="0" w:color="auto"/>
              <w:bottom w:val="single" w:sz="4" w:space="0" w:color="auto"/>
              <w:right w:val="single" w:sz="4" w:space="0" w:color="auto"/>
            </w:tcBorders>
            <w:vAlign w:val="center"/>
            <w:hideMark/>
          </w:tcPr>
          <w:p w:rsidR="0081245C" w:rsidRPr="00CA5515" w:rsidRDefault="005C0FBC" w:rsidP="00C70CD9">
            <w:pPr>
              <w:jc w:val="center"/>
              <w:rPr>
                <w:b/>
              </w:rPr>
            </w:pPr>
            <w:r>
              <w:rPr>
                <w:b/>
              </w:rPr>
              <w:t>150</w:t>
            </w:r>
          </w:p>
        </w:tc>
      </w:tr>
    </w:tbl>
    <w:p w:rsidR="0081245C" w:rsidRDefault="0081245C" w:rsidP="00223434">
      <w:pPr>
        <w:keepNext/>
      </w:pPr>
    </w:p>
    <w:p w:rsidR="008E22D2" w:rsidRDefault="00F50E79" w:rsidP="008E22D2">
      <w:pPr>
        <w:rPr>
          <w:rStyle w:val="Heading3Char"/>
        </w:rPr>
      </w:pPr>
      <w:bookmarkStart w:id="37" w:name="_Toc165106517"/>
      <w:bookmarkStart w:id="38" w:name="_Toc386466549"/>
      <w:r>
        <w:rPr>
          <w:rStyle w:val="Heading3Char"/>
        </w:rPr>
        <w:t>B</w:t>
      </w:r>
      <w:r w:rsidR="000B417B" w:rsidRPr="008E22D2">
        <w:rPr>
          <w:rStyle w:val="Heading3Char"/>
        </w:rPr>
        <w:t xml:space="preserve">. </w:t>
      </w:r>
      <w:r w:rsidR="00D021A8" w:rsidRPr="008E22D2">
        <w:rPr>
          <w:rStyle w:val="Heading3Char"/>
        </w:rPr>
        <w:t>Estimated Annual</w:t>
      </w:r>
      <w:r w:rsidR="00011D51" w:rsidRPr="008E22D2">
        <w:rPr>
          <w:rStyle w:val="Heading3Char"/>
        </w:rPr>
        <w:t xml:space="preserve"> Burden Cost</w:t>
      </w:r>
      <w:bookmarkEnd w:id="37"/>
      <w:bookmarkEnd w:id="38"/>
    </w:p>
    <w:p w:rsidR="00C40DD7" w:rsidRPr="00123DEA" w:rsidRDefault="00AC4D6B" w:rsidP="008E22D2">
      <w:pPr>
        <w:rPr>
          <w:b/>
        </w:rPr>
      </w:pPr>
      <w:r w:rsidRPr="00123DEA">
        <w:t>Estimated annual burden costs for those surveyed are shown in Table A12-B</w:t>
      </w:r>
      <w:r w:rsidR="00D33C39">
        <w:t xml:space="preserve">. </w:t>
      </w:r>
      <w:r w:rsidR="004F4DE3" w:rsidRPr="00123DEA">
        <w:t xml:space="preserve">Wage estimates </w:t>
      </w:r>
      <w:r w:rsidRPr="00123DEA">
        <w:t xml:space="preserve">are based on the </w:t>
      </w:r>
      <w:r w:rsidR="004F4DE3" w:rsidRPr="000949FD">
        <w:rPr>
          <w:i/>
        </w:rPr>
        <w:t>May 20</w:t>
      </w:r>
      <w:r w:rsidR="00700008">
        <w:rPr>
          <w:i/>
        </w:rPr>
        <w:t>12</w:t>
      </w:r>
      <w:r w:rsidR="004F4DE3" w:rsidRPr="000949FD">
        <w:rPr>
          <w:i/>
        </w:rPr>
        <w:t xml:space="preserve"> State Occupational Employment and Wage Estimates for West Virginia (all occupations)</w:t>
      </w:r>
      <w:r w:rsidR="004F4DE3" w:rsidRPr="00123DEA">
        <w:t xml:space="preserve"> from the US Bureau of Labor Statistics</w:t>
      </w:r>
      <w:r w:rsidR="003948C0">
        <w:t>, which is the most recent data available.</w:t>
      </w:r>
    </w:p>
    <w:p w:rsidR="008539FE" w:rsidRPr="00123DEA" w:rsidRDefault="008539FE" w:rsidP="008E22D2"/>
    <w:p w:rsidR="00D55396" w:rsidRPr="00700008" w:rsidRDefault="00F436B6" w:rsidP="00885C6F">
      <w:pPr>
        <w:keepNext/>
        <w:rPr>
          <w:b/>
        </w:rPr>
      </w:pPr>
      <w:r w:rsidRPr="00700008">
        <w:rPr>
          <w:b/>
        </w:rPr>
        <w:t>Table A12-B:</w:t>
      </w:r>
      <w:r w:rsidR="002C2617" w:rsidRPr="00700008">
        <w:rPr>
          <w:b/>
        </w:rPr>
        <w:t xml:space="preserve"> </w:t>
      </w:r>
      <w:r w:rsidR="0062183E" w:rsidRPr="00700008">
        <w:rPr>
          <w:b/>
        </w:rPr>
        <w:t>Estimated A</w:t>
      </w:r>
      <w:r w:rsidR="006F1F82" w:rsidRPr="00700008">
        <w:rPr>
          <w:b/>
        </w:rPr>
        <w:t>nnual Burden Cos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84"/>
        <w:gridCol w:w="2058"/>
        <w:gridCol w:w="1366"/>
        <w:gridCol w:w="1491"/>
        <w:gridCol w:w="1330"/>
        <w:gridCol w:w="1227"/>
      </w:tblGrid>
      <w:tr w:rsidR="00700008" w:rsidRPr="00A428E1" w:rsidTr="008B7F48">
        <w:trPr>
          <w:trHeight w:val="647"/>
        </w:trPr>
        <w:tc>
          <w:tcPr>
            <w:tcW w:w="781" w:type="pct"/>
            <w:tcBorders>
              <w:top w:val="single" w:sz="4" w:space="0" w:color="auto"/>
              <w:left w:val="single" w:sz="4" w:space="0" w:color="auto"/>
              <w:bottom w:val="single" w:sz="4" w:space="0" w:color="auto"/>
              <w:right w:val="single" w:sz="4" w:space="0" w:color="auto"/>
            </w:tcBorders>
            <w:hideMark/>
          </w:tcPr>
          <w:p w:rsidR="00700008" w:rsidRPr="0081245C" w:rsidRDefault="00700008" w:rsidP="00C70CD9">
            <w:pPr>
              <w:jc w:val="left"/>
              <w:rPr>
                <w:i/>
              </w:rPr>
            </w:pPr>
            <w:r w:rsidRPr="0081245C">
              <w:rPr>
                <w:i/>
              </w:rPr>
              <w:t>Type of Respondents</w:t>
            </w:r>
          </w:p>
        </w:tc>
        <w:tc>
          <w:tcPr>
            <w:tcW w:w="1162" w:type="pct"/>
            <w:tcBorders>
              <w:top w:val="single" w:sz="4" w:space="0" w:color="auto"/>
              <w:left w:val="single" w:sz="4" w:space="0" w:color="auto"/>
              <w:bottom w:val="single" w:sz="4" w:space="0" w:color="auto"/>
              <w:right w:val="single" w:sz="4" w:space="0" w:color="auto"/>
            </w:tcBorders>
            <w:hideMark/>
          </w:tcPr>
          <w:p w:rsidR="00700008" w:rsidRPr="0081245C" w:rsidRDefault="00700008" w:rsidP="00C70CD9">
            <w:pPr>
              <w:jc w:val="left"/>
              <w:rPr>
                <w:i/>
              </w:rPr>
            </w:pPr>
            <w:r w:rsidRPr="0081245C">
              <w:rPr>
                <w:i/>
              </w:rPr>
              <w:t>Form Name</w:t>
            </w:r>
          </w:p>
        </w:tc>
        <w:tc>
          <w:tcPr>
            <w:tcW w:w="771" w:type="pct"/>
            <w:tcBorders>
              <w:top w:val="single" w:sz="4" w:space="0" w:color="auto"/>
              <w:left w:val="single" w:sz="4" w:space="0" w:color="auto"/>
              <w:bottom w:val="single" w:sz="4" w:space="0" w:color="auto"/>
              <w:right w:val="single" w:sz="4" w:space="0" w:color="auto"/>
            </w:tcBorders>
            <w:hideMark/>
          </w:tcPr>
          <w:p w:rsidR="00700008" w:rsidRPr="0081245C" w:rsidRDefault="00700008" w:rsidP="00C70CD9">
            <w:pPr>
              <w:jc w:val="left"/>
              <w:rPr>
                <w:i/>
              </w:rPr>
            </w:pPr>
            <w:r w:rsidRPr="0081245C">
              <w:rPr>
                <w:i/>
              </w:rPr>
              <w:t>No. of Respondents</w:t>
            </w:r>
          </w:p>
        </w:tc>
        <w:tc>
          <w:tcPr>
            <w:tcW w:w="842" w:type="pct"/>
            <w:tcBorders>
              <w:top w:val="single" w:sz="4" w:space="0" w:color="auto"/>
              <w:left w:val="single" w:sz="4" w:space="0" w:color="auto"/>
              <w:bottom w:val="single" w:sz="4" w:space="0" w:color="auto"/>
              <w:right w:val="single" w:sz="4" w:space="0" w:color="auto"/>
            </w:tcBorders>
            <w:hideMark/>
          </w:tcPr>
          <w:p w:rsidR="00700008" w:rsidRPr="0081245C" w:rsidRDefault="00700008" w:rsidP="00C70CD9">
            <w:pPr>
              <w:jc w:val="left"/>
              <w:rPr>
                <w:i/>
              </w:rPr>
            </w:pPr>
            <w:r w:rsidRPr="0081245C">
              <w:rPr>
                <w:i/>
              </w:rPr>
              <w:t>Total Burden (in hrs.)</w:t>
            </w:r>
          </w:p>
        </w:tc>
        <w:tc>
          <w:tcPr>
            <w:tcW w:w="751" w:type="pct"/>
            <w:tcBorders>
              <w:top w:val="single" w:sz="4" w:space="0" w:color="auto"/>
              <w:left w:val="single" w:sz="4" w:space="0" w:color="auto"/>
              <w:bottom w:val="single" w:sz="4" w:space="0" w:color="auto"/>
              <w:right w:val="single" w:sz="4" w:space="0" w:color="auto"/>
            </w:tcBorders>
            <w:hideMark/>
          </w:tcPr>
          <w:p w:rsidR="00700008" w:rsidRPr="00700008" w:rsidRDefault="00700008" w:rsidP="00C70CD9">
            <w:pPr>
              <w:jc w:val="left"/>
              <w:rPr>
                <w:i/>
              </w:rPr>
            </w:pPr>
            <w:r w:rsidRPr="00700008">
              <w:rPr>
                <w:i/>
              </w:rPr>
              <w:t>Median hourly wage</w:t>
            </w:r>
          </w:p>
        </w:tc>
        <w:tc>
          <w:tcPr>
            <w:tcW w:w="693" w:type="pct"/>
            <w:tcBorders>
              <w:top w:val="single" w:sz="4" w:space="0" w:color="auto"/>
              <w:left w:val="single" w:sz="4" w:space="0" w:color="auto"/>
              <w:bottom w:val="single" w:sz="4" w:space="0" w:color="auto"/>
              <w:right w:val="single" w:sz="4" w:space="0" w:color="auto"/>
            </w:tcBorders>
            <w:hideMark/>
          </w:tcPr>
          <w:p w:rsidR="00700008" w:rsidRPr="00700008" w:rsidRDefault="00700008" w:rsidP="00C70CD9">
            <w:pPr>
              <w:jc w:val="left"/>
              <w:rPr>
                <w:i/>
              </w:rPr>
            </w:pPr>
            <w:r w:rsidRPr="00700008">
              <w:rPr>
                <w:i/>
              </w:rPr>
              <w:t>Total respondent costs</w:t>
            </w:r>
          </w:p>
        </w:tc>
      </w:tr>
      <w:tr w:rsidR="008B7F48" w:rsidRPr="00A428E1" w:rsidTr="008B7F48">
        <w:tc>
          <w:tcPr>
            <w:tcW w:w="781" w:type="pct"/>
            <w:tcBorders>
              <w:top w:val="single" w:sz="4" w:space="0" w:color="auto"/>
              <w:left w:val="single" w:sz="4" w:space="0" w:color="auto"/>
              <w:bottom w:val="single" w:sz="4" w:space="0" w:color="auto"/>
              <w:right w:val="single" w:sz="4" w:space="0" w:color="auto"/>
            </w:tcBorders>
            <w:vAlign w:val="center"/>
          </w:tcPr>
          <w:p w:rsidR="008B7F48" w:rsidRPr="00A428E1" w:rsidRDefault="008B7F48" w:rsidP="00C70CD9">
            <w:pPr>
              <w:jc w:val="left"/>
            </w:pPr>
            <w:r>
              <w:t>Qualified participant</w:t>
            </w:r>
          </w:p>
        </w:tc>
        <w:tc>
          <w:tcPr>
            <w:tcW w:w="1162" w:type="pct"/>
            <w:tcBorders>
              <w:top w:val="single" w:sz="4" w:space="0" w:color="auto"/>
              <w:left w:val="single" w:sz="4" w:space="0" w:color="auto"/>
              <w:bottom w:val="single" w:sz="4" w:space="0" w:color="auto"/>
              <w:right w:val="single" w:sz="4" w:space="0" w:color="auto"/>
            </w:tcBorders>
            <w:vAlign w:val="center"/>
          </w:tcPr>
          <w:p w:rsidR="008B7F48" w:rsidRPr="00A428E1" w:rsidRDefault="008B7F48" w:rsidP="00C70CD9">
            <w:pPr>
              <w:jc w:val="left"/>
            </w:pPr>
            <w:r>
              <w:t>Informed consent form</w:t>
            </w:r>
          </w:p>
        </w:tc>
        <w:tc>
          <w:tcPr>
            <w:tcW w:w="771" w:type="pct"/>
            <w:tcBorders>
              <w:top w:val="single" w:sz="4" w:space="0" w:color="auto"/>
              <w:left w:val="single" w:sz="4" w:space="0" w:color="auto"/>
              <w:bottom w:val="single" w:sz="4" w:space="0" w:color="auto"/>
              <w:right w:val="single" w:sz="4" w:space="0" w:color="auto"/>
            </w:tcBorders>
            <w:vAlign w:val="center"/>
          </w:tcPr>
          <w:p w:rsidR="008B7F48" w:rsidRPr="00A428E1" w:rsidRDefault="008B7F48" w:rsidP="00C70CD9">
            <w:pPr>
              <w:jc w:val="center"/>
            </w:pPr>
            <w:r>
              <w:t>180</w:t>
            </w:r>
          </w:p>
        </w:tc>
        <w:tc>
          <w:tcPr>
            <w:tcW w:w="842" w:type="pct"/>
            <w:tcBorders>
              <w:top w:val="single" w:sz="4" w:space="0" w:color="auto"/>
              <w:left w:val="single" w:sz="4" w:space="0" w:color="auto"/>
              <w:bottom w:val="single" w:sz="4" w:space="0" w:color="auto"/>
              <w:right w:val="single" w:sz="4" w:space="0" w:color="auto"/>
            </w:tcBorders>
            <w:vAlign w:val="center"/>
          </w:tcPr>
          <w:p w:rsidR="008B7F48" w:rsidRPr="00A428E1" w:rsidRDefault="008B7F48" w:rsidP="00C70CD9">
            <w:pPr>
              <w:jc w:val="center"/>
            </w:pPr>
            <w:r>
              <w:t>45</w:t>
            </w:r>
          </w:p>
        </w:tc>
        <w:tc>
          <w:tcPr>
            <w:tcW w:w="751" w:type="pct"/>
            <w:tcBorders>
              <w:top w:val="single" w:sz="4" w:space="0" w:color="auto"/>
              <w:left w:val="single" w:sz="4" w:space="0" w:color="auto"/>
              <w:bottom w:val="single" w:sz="4" w:space="0" w:color="auto"/>
              <w:right w:val="single" w:sz="4" w:space="0" w:color="auto"/>
            </w:tcBorders>
            <w:vAlign w:val="center"/>
          </w:tcPr>
          <w:p w:rsidR="008B7F48" w:rsidRPr="00A428E1" w:rsidRDefault="008B7F48" w:rsidP="00C70CD9">
            <w:pPr>
              <w:jc w:val="center"/>
            </w:pPr>
            <w:r>
              <w:t>$13.73</w:t>
            </w:r>
          </w:p>
        </w:tc>
        <w:tc>
          <w:tcPr>
            <w:tcW w:w="693" w:type="pct"/>
            <w:tcBorders>
              <w:top w:val="single" w:sz="4" w:space="0" w:color="auto"/>
              <w:left w:val="single" w:sz="4" w:space="0" w:color="auto"/>
              <w:bottom w:val="single" w:sz="4" w:space="0" w:color="auto"/>
              <w:right w:val="single" w:sz="4" w:space="0" w:color="auto"/>
            </w:tcBorders>
            <w:vAlign w:val="center"/>
          </w:tcPr>
          <w:p w:rsidR="008B7F48" w:rsidRPr="00A428E1" w:rsidRDefault="008B7F48" w:rsidP="00C70CD9">
            <w:pPr>
              <w:jc w:val="center"/>
            </w:pPr>
            <w:r>
              <w:t>$617.85</w:t>
            </w:r>
          </w:p>
        </w:tc>
      </w:tr>
      <w:tr w:rsidR="008B7F48" w:rsidRPr="00A428E1" w:rsidTr="008B7F48">
        <w:tc>
          <w:tcPr>
            <w:tcW w:w="781" w:type="pct"/>
            <w:tcBorders>
              <w:top w:val="single" w:sz="4" w:space="0" w:color="auto"/>
              <w:left w:val="single" w:sz="4" w:space="0" w:color="auto"/>
              <w:bottom w:val="single" w:sz="4" w:space="0" w:color="auto"/>
              <w:right w:val="single" w:sz="4" w:space="0" w:color="auto"/>
            </w:tcBorders>
            <w:vAlign w:val="center"/>
          </w:tcPr>
          <w:p w:rsidR="008B7F48" w:rsidRPr="00A428E1" w:rsidRDefault="008B7F48" w:rsidP="00C70CD9">
            <w:pPr>
              <w:jc w:val="left"/>
            </w:pPr>
            <w:r>
              <w:t>Qualified participant</w:t>
            </w:r>
          </w:p>
        </w:tc>
        <w:tc>
          <w:tcPr>
            <w:tcW w:w="1162" w:type="pct"/>
            <w:tcBorders>
              <w:top w:val="single" w:sz="4" w:space="0" w:color="auto"/>
              <w:left w:val="single" w:sz="4" w:space="0" w:color="auto"/>
              <w:bottom w:val="single" w:sz="4" w:space="0" w:color="auto"/>
              <w:right w:val="single" w:sz="4" w:space="0" w:color="auto"/>
            </w:tcBorders>
            <w:vAlign w:val="center"/>
          </w:tcPr>
          <w:p w:rsidR="008B7F48" w:rsidRPr="00A428E1" w:rsidRDefault="008B7F48" w:rsidP="00C70CD9">
            <w:pPr>
              <w:jc w:val="left"/>
            </w:pPr>
            <w:r>
              <w:t>Health questionnaire</w:t>
            </w:r>
          </w:p>
        </w:tc>
        <w:tc>
          <w:tcPr>
            <w:tcW w:w="771" w:type="pct"/>
            <w:tcBorders>
              <w:top w:val="single" w:sz="4" w:space="0" w:color="auto"/>
              <w:left w:val="single" w:sz="4" w:space="0" w:color="auto"/>
              <w:bottom w:val="single" w:sz="4" w:space="0" w:color="auto"/>
              <w:right w:val="single" w:sz="4" w:space="0" w:color="auto"/>
            </w:tcBorders>
            <w:vAlign w:val="center"/>
          </w:tcPr>
          <w:p w:rsidR="008B7F48" w:rsidRPr="00A428E1" w:rsidRDefault="008B7F48" w:rsidP="00C70CD9">
            <w:pPr>
              <w:jc w:val="center"/>
            </w:pPr>
            <w:r>
              <w:t>180</w:t>
            </w:r>
          </w:p>
        </w:tc>
        <w:tc>
          <w:tcPr>
            <w:tcW w:w="842" w:type="pct"/>
            <w:tcBorders>
              <w:top w:val="single" w:sz="4" w:space="0" w:color="auto"/>
              <w:left w:val="single" w:sz="4" w:space="0" w:color="auto"/>
              <w:bottom w:val="single" w:sz="4" w:space="0" w:color="auto"/>
              <w:right w:val="single" w:sz="4" w:space="0" w:color="auto"/>
            </w:tcBorders>
            <w:vAlign w:val="center"/>
          </w:tcPr>
          <w:p w:rsidR="008B7F48" w:rsidRPr="00A428E1" w:rsidRDefault="00D101BB" w:rsidP="00C70CD9">
            <w:pPr>
              <w:jc w:val="center"/>
            </w:pPr>
            <w:r>
              <w:t>15</w:t>
            </w:r>
          </w:p>
        </w:tc>
        <w:tc>
          <w:tcPr>
            <w:tcW w:w="751" w:type="pct"/>
            <w:tcBorders>
              <w:top w:val="single" w:sz="4" w:space="0" w:color="auto"/>
              <w:left w:val="single" w:sz="4" w:space="0" w:color="auto"/>
              <w:bottom w:val="single" w:sz="4" w:space="0" w:color="auto"/>
              <w:right w:val="single" w:sz="4" w:space="0" w:color="auto"/>
            </w:tcBorders>
            <w:vAlign w:val="center"/>
          </w:tcPr>
          <w:p w:rsidR="008B7F48" w:rsidRPr="00A428E1" w:rsidRDefault="008B7F48" w:rsidP="00C70CD9">
            <w:pPr>
              <w:jc w:val="center"/>
            </w:pPr>
            <w:r>
              <w:t>$13.73</w:t>
            </w:r>
          </w:p>
        </w:tc>
        <w:tc>
          <w:tcPr>
            <w:tcW w:w="693" w:type="pct"/>
            <w:tcBorders>
              <w:top w:val="single" w:sz="4" w:space="0" w:color="auto"/>
              <w:left w:val="single" w:sz="4" w:space="0" w:color="auto"/>
              <w:bottom w:val="single" w:sz="4" w:space="0" w:color="auto"/>
              <w:right w:val="single" w:sz="4" w:space="0" w:color="auto"/>
            </w:tcBorders>
            <w:vAlign w:val="center"/>
          </w:tcPr>
          <w:p w:rsidR="008B7F48" w:rsidRPr="00A428E1" w:rsidRDefault="008B7F48" w:rsidP="00D101BB">
            <w:pPr>
              <w:jc w:val="center"/>
            </w:pPr>
            <w:r>
              <w:t>$</w:t>
            </w:r>
            <w:r w:rsidR="00D101BB">
              <w:t>205.95</w:t>
            </w:r>
          </w:p>
        </w:tc>
      </w:tr>
      <w:tr w:rsidR="00BA0154" w:rsidRPr="00A428E1" w:rsidTr="00F84B6C">
        <w:tc>
          <w:tcPr>
            <w:tcW w:w="781" w:type="pct"/>
            <w:tcBorders>
              <w:top w:val="single" w:sz="4" w:space="0" w:color="auto"/>
              <w:left w:val="single" w:sz="4" w:space="0" w:color="auto"/>
              <w:bottom w:val="single" w:sz="4" w:space="0" w:color="auto"/>
              <w:right w:val="single" w:sz="4" w:space="0" w:color="auto"/>
            </w:tcBorders>
            <w:vAlign w:val="center"/>
          </w:tcPr>
          <w:p w:rsidR="00BA0154" w:rsidRPr="00A428E1" w:rsidRDefault="00BA0154" w:rsidP="00C70CD9">
            <w:pPr>
              <w:jc w:val="left"/>
            </w:pPr>
            <w:r>
              <w:t>Qualified participant</w:t>
            </w:r>
          </w:p>
        </w:tc>
        <w:tc>
          <w:tcPr>
            <w:tcW w:w="1162" w:type="pct"/>
            <w:tcBorders>
              <w:top w:val="single" w:sz="4" w:space="0" w:color="auto"/>
              <w:left w:val="single" w:sz="4" w:space="0" w:color="auto"/>
              <w:bottom w:val="single" w:sz="4" w:space="0" w:color="auto"/>
              <w:right w:val="single" w:sz="4" w:space="0" w:color="auto"/>
            </w:tcBorders>
            <w:vAlign w:val="center"/>
          </w:tcPr>
          <w:p w:rsidR="00BA0154" w:rsidRPr="00325D9D" w:rsidRDefault="00BA0154" w:rsidP="00C70CD9">
            <w:pPr>
              <w:jc w:val="left"/>
            </w:pPr>
            <w:r w:rsidRPr="00325D9D">
              <w:t>Medical testing</w:t>
            </w:r>
          </w:p>
        </w:tc>
        <w:tc>
          <w:tcPr>
            <w:tcW w:w="771" w:type="pct"/>
            <w:tcBorders>
              <w:top w:val="single" w:sz="4" w:space="0" w:color="auto"/>
              <w:left w:val="single" w:sz="4" w:space="0" w:color="auto"/>
              <w:bottom w:val="single" w:sz="4" w:space="0" w:color="auto"/>
              <w:right w:val="single" w:sz="4" w:space="0" w:color="auto"/>
            </w:tcBorders>
            <w:vAlign w:val="center"/>
          </w:tcPr>
          <w:p w:rsidR="00BA0154" w:rsidRPr="00325D9D" w:rsidRDefault="00BA0154" w:rsidP="00F84B6C">
            <w:pPr>
              <w:jc w:val="center"/>
            </w:pPr>
            <w:r w:rsidRPr="00325D9D">
              <w:t>180</w:t>
            </w:r>
          </w:p>
        </w:tc>
        <w:tc>
          <w:tcPr>
            <w:tcW w:w="842" w:type="pct"/>
            <w:tcBorders>
              <w:top w:val="single" w:sz="4" w:space="0" w:color="auto"/>
              <w:left w:val="single" w:sz="4" w:space="0" w:color="auto"/>
              <w:bottom w:val="single" w:sz="4" w:space="0" w:color="auto"/>
              <w:right w:val="single" w:sz="4" w:space="0" w:color="auto"/>
            </w:tcBorders>
            <w:vAlign w:val="center"/>
          </w:tcPr>
          <w:p w:rsidR="00BA0154" w:rsidRPr="00325D9D" w:rsidRDefault="00BA0154" w:rsidP="00F84B6C">
            <w:pPr>
              <w:jc w:val="center"/>
            </w:pPr>
            <w:r w:rsidRPr="00325D9D">
              <w:t>90</w:t>
            </w:r>
          </w:p>
        </w:tc>
        <w:tc>
          <w:tcPr>
            <w:tcW w:w="751" w:type="pct"/>
            <w:tcBorders>
              <w:top w:val="single" w:sz="4" w:space="0" w:color="auto"/>
              <w:left w:val="single" w:sz="4" w:space="0" w:color="auto"/>
              <w:bottom w:val="single" w:sz="4" w:space="0" w:color="auto"/>
              <w:right w:val="single" w:sz="4" w:space="0" w:color="auto"/>
            </w:tcBorders>
            <w:vAlign w:val="center"/>
          </w:tcPr>
          <w:p w:rsidR="00BA0154" w:rsidRPr="00325D9D" w:rsidRDefault="00BA0154" w:rsidP="00F84B6C">
            <w:pPr>
              <w:jc w:val="center"/>
            </w:pPr>
            <w:r w:rsidRPr="00325D9D">
              <w:t>$13.73</w:t>
            </w:r>
          </w:p>
        </w:tc>
        <w:tc>
          <w:tcPr>
            <w:tcW w:w="693" w:type="pct"/>
            <w:tcBorders>
              <w:top w:val="single" w:sz="4" w:space="0" w:color="auto"/>
              <w:left w:val="single" w:sz="4" w:space="0" w:color="auto"/>
              <w:bottom w:val="single" w:sz="4" w:space="0" w:color="auto"/>
              <w:right w:val="single" w:sz="4" w:space="0" w:color="auto"/>
            </w:tcBorders>
            <w:vAlign w:val="center"/>
          </w:tcPr>
          <w:p w:rsidR="00BA0154" w:rsidRPr="00325D9D" w:rsidRDefault="00BA0154" w:rsidP="00D101BB">
            <w:pPr>
              <w:jc w:val="center"/>
            </w:pPr>
            <w:r w:rsidRPr="00325D9D">
              <w:t>$1235.70</w:t>
            </w:r>
          </w:p>
        </w:tc>
      </w:tr>
      <w:tr w:rsidR="00700008" w:rsidRPr="00A428E1" w:rsidTr="008B7F48">
        <w:tc>
          <w:tcPr>
            <w:tcW w:w="781" w:type="pct"/>
            <w:tcBorders>
              <w:top w:val="single" w:sz="4" w:space="0" w:color="auto"/>
              <w:left w:val="single" w:sz="4" w:space="0" w:color="auto"/>
              <w:bottom w:val="single" w:sz="4" w:space="0" w:color="auto"/>
              <w:right w:val="single" w:sz="4" w:space="0" w:color="auto"/>
            </w:tcBorders>
            <w:vAlign w:val="center"/>
          </w:tcPr>
          <w:p w:rsidR="00700008" w:rsidRPr="00A428E1" w:rsidRDefault="00700008" w:rsidP="00C70CD9">
            <w:pPr>
              <w:jc w:val="left"/>
            </w:pPr>
          </w:p>
        </w:tc>
        <w:tc>
          <w:tcPr>
            <w:tcW w:w="3526" w:type="pct"/>
            <w:gridSpan w:val="4"/>
            <w:tcBorders>
              <w:top w:val="single" w:sz="4" w:space="0" w:color="auto"/>
              <w:left w:val="single" w:sz="4" w:space="0" w:color="auto"/>
              <w:bottom w:val="single" w:sz="4" w:space="0" w:color="auto"/>
              <w:right w:val="single" w:sz="4" w:space="0" w:color="auto"/>
            </w:tcBorders>
            <w:vAlign w:val="center"/>
            <w:hideMark/>
          </w:tcPr>
          <w:p w:rsidR="00700008" w:rsidRPr="00CA5515" w:rsidRDefault="00700008" w:rsidP="00C70CD9">
            <w:pPr>
              <w:jc w:val="left"/>
              <w:rPr>
                <w:b/>
              </w:rPr>
            </w:pPr>
            <w:r w:rsidRPr="00CA5515">
              <w:rPr>
                <w:b/>
              </w:rPr>
              <w:t>Total</w:t>
            </w:r>
          </w:p>
        </w:tc>
        <w:tc>
          <w:tcPr>
            <w:tcW w:w="693" w:type="pct"/>
            <w:tcBorders>
              <w:top w:val="single" w:sz="4" w:space="0" w:color="auto"/>
              <w:left w:val="single" w:sz="4" w:space="0" w:color="auto"/>
              <w:bottom w:val="single" w:sz="4" w:space="0" w:color="auto"/>
              <w:right w:val="single" w:sz="4" w:space="0" w:color="auto"/>
            </w:tcBorders>
            <w:vAlign w:val="center"/>
          </w:tcPr>
          <w:p w:rsidR="00700008" w:rsidRPr="00CA5515" w:rsidRDefault="008B7F48" w:rsidP="00F3200F">
            <w:pPr>
              <w:jc w:val="center"/>
              <w:rPr>
                <w:b/>
              </w:rPr>
            </w:pPr>
            <w:r>
              <w:rPr>
                <w:b/>
              </w:rPr>
              <w:t>$</w:t>
            </w:r>
            <w:r w:rsidR="00F3200F">
              <w:rPr>
                <w:b/>
              </w:rPr>
              <w:t>2059.50</w:t>
            </w:r>
          </w:p>
        </w:tc>
      </w:tr>
    </w:tbl>
    <w:p w:rsidR="00700008" w:rsidRDefault="00700008" w:rsidP="00885C6F">
      <w:pPr>
        <w:keepNext/>
      </w:pPr>
    </w:p>
    <w:p w:rsidR="004E5782" w:rsidRDefault="004E5782" w:rsidP="00CB4B9B">
      <w:pPr>
        <w:pStyle w:val="Heading2"/>
      </w:pPr>
      <w:bookmarkStart w:id="39" w:name="_Toc165106518"/>
      <w:bookmarkStart w:id="40" w:name="_Toc386466550"/>
      <w:r>
        <w:t>A13</w:t>
      </w:r>
      <w:r w:rsidR="00D33C39">
        <w:t xml:space="preserve">. </w:t>
      </w:r>
      <w:r>
        <w:t>Estimates of Other Total Annual Cost</w:t>
      </w:r>
      <w:r w:rsidR="0050463F">
        <w:t xml:space="preserve"> B</w:t>
      </w:r>
      <w:r>
        <w:t>urden to Respondents and Record Keepers</w:t>
      </w:r>
      <w:bookmarkEnd w:id="39"/>
      <w:bookmarkEnd w:id="40"/>
    </w:p>
    <w:p w:rsidR="004E5782" w:rsidRDefault="004E5782" w:rsidP="004E5782">
      <w:r>
        <w:t>There will be no additional cost burden</w:t>
      </w:r>
      <w:r w:rsidR="00491D09">
        <w:t xml:space="preserve"> to respondents and record keepers</w:t>
      </w:r>
      <w:r>
        <w:t xml:space="preserve">. </w:t>
      </w:r>
    </w:p>
    <w:p w:rsidR="004E5782" w:rsidRDefault="004E5782" w:rsidP="00CB4B9B">
      <w:pPr>
        <w:pStyle w:val="Heading2"/>
      </w:pPr>
      <w:bookmarkStart w:id="41" w:name="_Toc165106519"/>
      <w:bookmarkStart w:id="42" w:name="_Toc386466551"/>
      <w:r>
        <w:t>A14</w:t>
      </w:r>
      <w:r w:rsidR="00D33C39">
        <w:t xml:space="preserve">. </w:t>
      </w:r>
      <w:r>
        <w:t>Annualized Cost to the Federal Government</w:t>
      </w:r>
      <w:bookmarkEnd w:id="41"/>
      <w:bookmarkEnd w:id="42"/>
    </w:p>
    <w:p w:rsidR="004E585A" w:rsidRDefault="004E585A" w:rsidP="004E585A">
      <w:r>
        <w:t>Costs for conducting the survey are summarized in Table A14</w:t>
      </w:r>
      <w:r w:rsidR="00D33C39">
        <w:t xml:space="preserve">. </w:t>
      </w:r>
      <w:r>
        <w:t xml:space="preserve">The total cost for this project is annualized over </w:t>
      </w:r>
      <w:r w:rsidR="00CC3B42">
        <w:t>three</w:t>
      </w:r>
      <w:r w:rsidR="0062183E">
        <w:t xml:space="preserve"> </w:t>
      </w:r>
      <w:r w:rsidR="00D021A8">
        <w:t>year</w:t>
      </w:r>
      <w:r w:rsidR="00CC3B42">
        <w:t>s</w:t>
      </w:r>
      <w:r>
        <w:t xml:space="preserve">. There will be no new overhead, support staff, </w:t>
      </w:r>
      <w:r w:rsidR="001043E0">
        <w:t xml:space="preserve">or </w:t>
      </w:r>
      <w:r>
        <w:t>construction required for the survey administration and data analysis</w:t>
      </w:r>
      <w:r w:rsidR="00D33C39">
        <w:t xml:space="preserve">. </w:t>
      </w:r>
      <w:r w:rsidR="00656CEF">
        <w:t>The study will last t</w:t>
      </w:r>
      <w:r w:rsidR="00272A61">
        <w:t>hree</w:t>
      </w:r>
      <w:r w:rsidR="00656CEF">
        <w:t xml:space="preserve"> years and will not require any </w:t>
      </w:r>
      <w:r w:rsidR="00093EAD">
        <w:t xml:space="preserve">funds for </w:t>
      </w:r>
      <w:r w:rsidR="00656CEF">
        <w:t>travel.</w:t>
      </w:r>
    </w:p>
    <w:p w:rsidR="006F1F82" w:rsidRDefault="006F1F82" w:rsidP="004E585A"/>
    <w:p w:rsidR="004E585A" w:rsidRPr="00CB3A8C" w:rsidRDefault="006F1F82" w:rsidP="0036150D">
      <w:pPr>
        <w:keepNext/>
        <w:rPr>
          <w:b/>
        </w:rPr>
      </w:pPr>
      <w:r w:rsidRPr="00CB3A8C">
        <w:rPr>
          <w:b/>
        </w:rPr>
        <w:t>Table A14</w:t>
      </w:r>
      <w:r w:rsidR="00D33C39" w:rsidRPr="00CB3A8C">
        <w:rPr>
          <w:b/>
        </w:rPr>
        <w:t xml:space="preserve">. </w:t>
      </w:r>
      <w:r w:rsidRPr="00CB3A8C">
        <w:rPr>
          <w:b/>
        </w:rPr>
        <w:t>Annualized cost to the Federal Government</w:t>
      </w:r>
    </w:p>
    <w:p w:rsidR="00047990" w:rsidRDefault="00047990" w:rsidP="0036150D">
      <w:pPr>
        <w:keepNex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165"/>
        <w:gridCol w:w="942"/>
      </w:tblGrid>
      <w:tr w:rsidR="00F760E3" w:rsidTr="004A5793">
        <w:trPr>
          <w:jc w:val="center"/>
        </w:trPr>
        <w:tc>
          <w:tcPr>
            <w:tcW w:w="0" w:type="auto"/>
          </w:tcPr>
          <w:p w:rsidR="00F760E3" w:rsidRPr="00656CEF" w:rsidRDefault="00656CEF" w:rsidP="005152A7">
            <w:pPr>
              <w:spacing w:before="120" w:after="120"/>
            </w:pPr>
            <w:r>
              <w:t>Personnel--1 GS-12, 20% time</w:t>
            </w:r>
            <w:r w:rsidR="00CC3B42">
              <w:t xml:space="preserve"> per year</w:t>
            </w:r>
          </w:p>
        </w:tc>
        <w:tc>
          <w:tcPr>
            <w:tcW w:w="0" w:type="auto"/>
          </w:tcPr>
          <w:p w:rsidR="00F760E3" w:rsidRPr="00656CEF" w:rsidRDefault="009F0D3F" w:rsidP="00CC3B42">
            <w:pPr>
              <w:spacing w:before="120" w:after="120"/>
              <w:jc w:val="right"/>
            </w:pPr>
            <w:r>
              <w:t>$1</w:t>
            </w:r>
            <w:r w:rsidR="00CC3B42">
              <w:t>7,89</w:t>
            </w:r>
            <w:r>
              <w:t>0</w:t>
            </w:r>
          </w:p>
        </w:tc>
      </w:tr>
      <w:tr w:rsidR="00656CEF" w:rsidTr="004A5793">
        <w:trPr>
          <w:jc w:val="center"/>
        </w:trPr>
        <w:tc>
          <w:tcPr>
            <w:tcW w:w="0" w:type="auto"/>
          </w:tcPr>
          <w:p w:rsidR="00656CEF" w:rsidRPr="0050463F" w:rsidRDefault="00656CEF" w:rsidP="005152A7">
            <w:pPr>
              <w:spacing w:before="120" w:after="120"/>
            </w:pPr>
            <w:r>
              <w:t>Personnel--1 GS-9, 20% time</w:t>
            </w:r>
            <w:r w:rsidR="00CC3B42">
              <w:t xml:space="preserve"> per year</w:t>
            </w:r>
          </w:p>
        </w:tc>
        <w:tc>
          <w:tcPr>
            <w:tcW w:w="0" w:type="auto"/>
          </w:tcPr>
          <w:p w:rsidR="00656CEF" w:rsidRPr="0050463F" w:rsidRDefault="009F0D3F" w:rsidP="00CC3B42">
            <w:pPr>
              <w:spacing w:before="120" w:after="120"/>
              <w:jc w:val="right"/>
            </w:pPr>
            <w:r>
              <w:t>$1</w:t>
            </w:r>
            <w:r w:rsidR="00CC3B42">
              <w:t>2,336</w:t>
            </w:r>
          </w:p>
        </w:tc>
      </w:tr>
      <w:tr w:rsidR="00776964" w:rsidRPr="00DC1517" w:rsidTr="004A5793">
        <w:trPr>
          <w:jc w:val="center"/>
        </w:trPr>
        <w:tc>
          <w:tcPr>
            <w:tcW w:w="0" w:type="auto"/>
          </w:tcPr>
          <w:p w:rsidR="00776964" w:rsidRPr="0050463F" w:rsidRDefault="00532BAA" w:rsidP="00CC3B42">
            <w:pPr>
              <w:spacing w:before="120" w:after="120"/>
            </w:pPr>
            <w:r>
              <w:t>Tokens of appreciation given to respondents for study participation (per year)</w:t>
            </w:r>
          </w:p>
        </w:tc>
        <w:tc>
          <w:tcPr>
            <w:tcW w:w="0" w:type="auto"/>
          </w:tcPr>
          <w:p w:rsidR="00776964" w:rsidRPr="0050463F" w:rsidRDefault="00776964" w:rsidP="00861555">
            <w:pPr>
              <w:spacing w:before="120" w:after="120"/>
              <w:jc w:val="right"/>
            </w:pPr>
            <w:r w:rsidRPr="0050463F">
              <w:t>$</w:t>
            </w:r>
            <w:r w:rsidR="00861555">
              <w:t>1</w:t>
            </w:r>
            <w:r w:rsidR="002C1880">
              <w:t>,</w:t>
            </w:r>
            <w:r w:rsidR="00861555">
              <w:t>500</w:t>
            </w:r>
          </w:p>
        </w:tc>
      </w:tr>
      <w:tr w:rsidR="00776964" w:rsidTr="004A5793">
        <w:trPr>
          <w:jc w:val="center"/>
        </w:trPr>
        <w:tc>
          <w:tcPr>
            <w:tcW w:w="0" w:type="auto"/>
          </w:tcPr>
          <w:p w:rsidR="00776964" w:rsidRPr="005152A7" w:rsidRDefault="00532BAA" w:rsidP="005152A7">
            <w:pPr>
              <w:spacing w:before="120" w:after="120"/>
              <w:rPr>
                <w:b/>
              </w:rPr>
            </w:pPr>
            <w:r>
              <w:rPr>
                <w:b/>
              </w:rPr>
              <w:t>Total a</w:t>
            </w:r>
            <w:r w:rsidR="00776964" w:rsidRPr="005152A7">
              <w:rPr>
                <w:b/>
              </w:rPr>
              <w:t>nnualized estimate of federal cost</w:t>
            </w:r>
          </w:p>
        </w:tc>
        <w:tc>
          <w:tcPr>
            <w:tcW w:w="0" w:type="auto"/>
          </w:tcPr>
          <w:p w:rsidR="00776964" w:rsidRPr="005152A7" w:rsidRDefault="001043E0" w:rsidP="00700008">
            <w:pPr>
              <w:spacing w:before="120" w:after="120"/>
              <w:jc w:val="right"/>
              <w:rPr>
                <w:b/>
              </w:rPr>
            </w:pPr>
            <w:r w:rsidRPr="005152A7">
              <w:rPr>
                <w:b/>
              </w:rPr>
              <w:t>$</w:t>
            </w:r>
            <w:r w:rsidR="00861555">
              <w:rPr>
                <w:b/>
              </w:rPr>
              <w:t>31,726</w:t>
            </w:r>
          </w:p>
        </w:tc>
      </w:tr>
    </w:tbl>
    <w:p w:rsidR="004E585A" w:rsidRDefault="004E585A" w:rsidP="004E585A"/>
    <w:p w:rsidR="0086791F" w:rsidRDefault="0086791F" w:rsidP="00CB4B9B">
      <w:pPr>
        <w:pStyle w:val="Heading2"/>
      </w:pPr>
      <w:bookmarkStart w:id="43" w:name="_Toc165106520"/>
      <w:bookmarkStart w:id="44" w:name="_Toc386466552"/>
      <w:r>
        <w:lastRenderedPageBreak/>
        <w:t xml:space="preserve">A15. </w:t>
      </w:r>
      <w:bookmarkEnd w:id="43"/>
      <w:r w:rsidR="00306A1E">
        <w:t>Explanation for Program Changes or Adjustments</w:t>
      </w:r>
      <w:bookmarkEnd w:id="44"/>
    </w:p>
    <w:p w:rsidR="008A26FE" w:rsidRDefault="008A26FE" w:rsidP="008A26FE">
      <w:r>
        <w:t>This is a revision to a previously-approved</w:t>
      </w:r>
      <w:r w:rsidR="00A10088">
        <w:t xml:space="preserve"> data collection</w:t>
      </w:r>
      <w:r>
        <w:t xml:space="preserve"> (OMB # </w:t>
      </w:r>
      <w:r w:rsidRPr="008A26FE">
        <w:t>0920-0888</w:t>
      </w:r>
      <w:r>
        <w:t>, “Persistence of Viable Influenza Virus in Aerosols”)</w:t>
      </w:r>
      <w:r w:rsidR="00A10088">
        <w:t>.</w:t>
      </w:r>
      <w:r>
        <w:t xml:space="preserve"> The following changes have been made:</w:t>
      </w:r>
    </w:p>
    <w:p w:rsidR="00D9663B" w:rsidRDefault="00D9663B" w:rsidP="00D9663B">
      <w:pPr>
        <w:pStyle w:val="ListParagraph"/>
        <w:numPr>
          <w:ilvl w:val="0"/>
          <w:numId w:val="24"/>
        </w:numPr>
      </w:pPr>
      <w:r>
        <w:t>To make the recruitment process faster and easier for potential participants, the initial screening will be performed verbally rather than through the health questionnaire.</w:t>
      </w:r>
    </w:p>
    <w:p w:rsidR="008A26FE" w:rsidRDefault="008A26FE" w:rsidP="00D9663B">
      <w:pPr>
        <w:pStyle w:val="ListParagraph"/>
        <w:numPr>
          <w:ilvl w:val="0"/>
          <w:numId w:val="24"/>
        </w:numPr>
      </w:pPr>
      <w:r>
        <w:t>The number of potential participants has been increased from 132 to 360. In a previous similar study, the number of potential participants who agree to join the study was 50%, which was lower than anticipated. The increase will allow the study to recruit 180 participants.</w:t>
      </w:r>
    </w:p>
    <w:p w:rsidR="008A26FE" w:rsidRDefault="008A26FE" w:rsidP="00D9663B">
      <w:pPr>
        <w:pStyle w:val="ListParagraph"/>
        <w:numPr>
          <w:ilvl w:val="0"/>
          <w:numId w:val="24"/>
        </w:numPr>
      </w:pPr>
      <w:r>
        <w:t>The number of qualified participants has been increased from 120 to 180. This is necessary to provide a sufficient number of cough aerosol samples with detectable amounts of viable influenza and is based on a previous study, where 10% of aerosol samples had culturable virus.</w:t>
      </w:r>
    </w:p>
    <w:p w:rsidR="008A26FE" w:rsidRDefault="008A26FE" w:rsidP="00D9663B">
      <w:pPr>
        <w:pStyle w:val="ListParagraph"/>
        <w:numPr>
          <w:ilvl w:val="0"/>
          <w:numId w:val="24"/>
        </w:numPr>
      </w:pPr>
      <w:r>
        <w:t>The Informed consent form has been substantially revised to make it easier to read and understand. As a result of the revisions, the burden per response for that form has been reduced from 20 to 15 minutes.</w:t>
      </w:r>
    </w:p>
    <w:p w:rsidR="008A26FE" w:rsidRDefault="008A26FE" w:rsidP="00D9663B">
      <w:pPr>
        <w:pStyle w:val="ListParagraph"/>
        <w:numPr>
          <w:ilvl w:val="0"/>
          <w:numId w:val="24"/>
        </w:numPr>
      </w:pPr>
      <w:r>
        <w:t xml:space="preserve">Because of the increases in the number of potential and qualified participants, the total burden hours has increased </w:t>
      </w:r>
      <w:r w:rsidR="00235CCF">
        <w:t>from 84</w:t>
      </w:r>
      <w:r w:rsidR="00B67DD1">
        <w:t xml:space="preserve"> to 168 </w:t>
      </w:r>
      <w:r>
        <w:t>hours.</w:t>
      </w:r>
    </w:p>
    <w:p w:rsidR="00CB3A8C" w:rsidRPr="00484B7A" w:rsidRDefault="008A26FE" w:rsidP="00D9663B">
      <w:pPr>
        <w:pStyle w:val="ListParagraph"/>
        <w:numPr>
          <w:ilvl w:val="0"/>
          <w:numId w:val="24"/>
        </w:numPr>
      </w:pPr>
      <w:r>
        <w:t xml:space="preserve">The title of the ICR has been changed to “Factors Influencing the Transmission of Influenza” in order to reflect the new focus of the project on influenza viability and to match the title of the human </w:t>
      </w:r>
      <w:proofErr w:type="gramStart"/>
      <w:r>
        <w:t>subjects</w:t>
      </w:r>
      <w:proofErr w:type="gramEnd"/>
      <w:r>
        <w:t xml:space="preserve"> protocol approved by the Institutional Review Board.</w:t>
      </w:r>
    </w:p>
    <w:p w:rsidR="0086791F" w:rsidRDefault="0086791F" w:rsidP="00111862">
      <w:pPr>
        <w:pStyle w:val="Heading2"/>
      </w:pPr>
      <w:bookmarkStart w:id="45" w:name="_Toc165106521"/>
      <w:bookmarkStart w:id="46" w:name="_Toc386466553"/>
      <w:r>
        <w:t>A16</w:t>
      </w:r>
      <w:r w:rsidR="00D33C39">
        <w:t xml:space="preserve">. </w:t>
      </w:r>
      <w:bookmarkEnd w:id="45"/>
      <w:r w:rsidR="00306A1E">
        <w:t>Plans for Tabulation and Publication and Project Time Schedule</w:t>
      </w:r>
      <w:bookmarkEnd w:id="46"/>
    </w:p>
    <w:p w:rsidR="002409DC" w:rsidRDefault="009011A2" w:rsidP="00111862">
      <w:pPr>
        <w:keepNext/>
      </w:pPr>
      <w:r>
        <w:t>V</w:t>
      </w:r>
      <w:r w:rsidR="00E83E46">
        <w:t>olunteers can only be recruited and tested during influenza season, which typically lasts 1 to 3 months each year but is unpredictable and can vary significantly</w:t>
      </w:r>
      <w:r w:rsidR="00E25A3E">
        <w:t xml:space="preserve"> in time and intensity</w:t>
      </w:r>
      <w:r w:rsidR="00D33C39">
        <w:t xml:space="preserve">. </w:t>
      </w:r>
      <w:r>
        <w:t>Because of time</w:t>
      </w:r>
      <w:r w:rsidR="00E25A3E">
        <w:t>,</w:t>
      </w:r>
      <w:r>
        <w:t xml:space="preserve"> space </w:t>
      </w:r>
      <w:r w:rsidR="00E25A3E">
        <w:t xml:space="preserve">and personnel </w:t>
      </w:r>
      <w:r>
        <w:t xml:space="preserve">constraints and the need to refine the methodology for the detection of viable influenza in cough aerosol particles, a maximum of about 60 subjects can be tested each year. </w:t>
      </w:r>
      <w:r w:rsidR="00E83E46">
        <w:t>Thus,</w:t>
      </w:r>
      <w:r>
        <w:t xml:space="preserve"> we anticipate that three years will be required to complete the study</w:t>
      </w:r>
      <w:r w:rsidR="00C66E3D">
        <w:t>.</w:t>
      </w:r>
    </w:p>
    <w:p w:rsidR="008774AB" w:rsidRDefault="008774AB" w:rsidP="00CB3A8C"/>
    <w:p w:rsidR="006F1F82" w:rsidRPr="008774AB" w:rsidRDefault="008774AB" w:rsidP="00111862">
      <w:pPr>
        <w:keepNext/>
        <w:rPr>
          <w:b/>
        </w:rPr>
      </w:pPr>
      <w:r w:rsidRPr="008774AB">
        <w:rPr>
          <w:b/>
        </w:rPr>
        <w:lastRenderedPageBreak/>
        <w:t xml:space="preserve">Table A16. </w:t>
      </w:r>
      <w:proofErr w:type="gramStart"/>
      <w:r w:rsidRPr="008774AB">
        <w:rPr>
          <w:b/>
        </w:rPr>
        <w:t>Proposed time schedule.</w:t>
      </w:r>
      <w:proofErr w:type="gramEnd"/>
    </w:p>
    <w:tbl>
      <w:tblPr>
        <w:tblW w:w="0" w:type="auto"/>
        <w:jc w:val="center"/>
        <w:tblLook w:val="00A0" w:firstRow="1" w:lastRow="0" w:firstColumn="1" w:lastColumn="0" w:noHBand="0" w:noVBand="0"/>
      </w:tblPr>
      <w:tblGrid>
        <w:gridCol w:w="6051"/>
        <w:gridCol w:w="1450"/>
        <w:gridCol w:w="1355"/>
      </w:tblGrid>
      <w:tr w:rsidR="00C66E3D" w:rsidRPr="0050463F"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E777D6" w:rsidRDefault="00C66E3D" w:rsidP="00C70CD9">
            <w:pPr>
              <w:keepNext/>
              <w:spacing w:before="120" w:after="120"/>
              <w:jc w:val="left"/>
              <w:rPr>
                <w:i/>
              </w:rPr>
            </w:pPr>
            <w:r w:rsidRPr="00E777D6">
              <w:rPr>
                <w:i/>
              </w:rPr>
              <w:t>Activity</w:t>
            </w:r>
          </w:p>
        </w:tc>
        <w:tc>
          <w:tcPr>
            <w:tcW w:w="0" w:type="auto"/>
            <w:gridSpan w:val="2"/>
            <w:tcBorders>
              <w:top w:val="single" w:sz="4" w:space="0" w:color="auto"/>
              <w:left w:val="single" w:sz="4" w:space="0" w:color="auto"/>
              <w:bottom w:val="single" w:sz="4" w:space="0" w:color="auto"/>
              <w:right w:val="single" w:sz="4" w:space="0" w:color="auto"/>
            </w:tcBorders>
          </w:tcPr>
          <w:p w:rsidR="00C66E3D" w:rsidRDefault="00C66E3D" w:rsidP="00C66E3D">
            <w:pPr>
              <w:keepNext/>
              <w:spacing w:before="120" w:after="120"/>
              <w:jc w:val="center"/>
              <w:rPr>
                <w:i/>
              </w:rPr>
            </w:pPr>
            <w:r>
              <w:rPr>
                <w:i/>
              </w:rPr>
              <w:t>Time schedule after OMB approval</w:t>
            </w:r>
          </w:p>
        </w:tc>
      </w:tr>
      <w:tr w:rsidR="00C66E3D" w:rsidRPr="0050463F"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Default="00C66E3D" w:rsidP="00C70CD9">
            <w:pPr>
              <w:keepNext/>
              <w:spacing w:before="120" w:after="120"/>
              <w:jc w:val="left"/>
            </w:pPr>
          </w:p>
        </w:tc>
        <w:tc>
          <w:tcPr>
            <w:tcW w:w="0" w:type="auto"/>
            <w:tcBorders>
              <w:top w:val="single" w:sz="4" w:space="0" w:color="auto"/>
              <w:left w:val="single" w:sz="4" w:space="0" w:color="auto"/>
              <w:bottom w:val="single" w:sz="4" w:space="0" w:color="auto"/>
              <w:right w:val="single" w:sz="4" w:space="0" w:color="auto"/>
            </w:tcBorders>
          </w:tcPr>
          <w:p w:rsidR="00C66E3D" w:rsidRPr="00C66E3D" w:rsidRDefault="00C66E3D" w:rsidP="00E83E46">
            <w:pPr>
              <w:keepNext/>
              <w:spacing w:before="120" w:after="120"/>
              <w:jc w:val="center"/>
              <w:rPr>
                <w:i/>
              </w:rPr>
            </w:pPr>
            <w:r w:rsidRPr="00C66E3D">
              <w:rPr>
                <w:i/>
              </w:rPr>
              <w:t>Start month</w:t>
            </w:r>
          </w:p>
        </w:tc>
        <w:tc>
          <w:tcPr>
            <w:tcW w:w="0" w:type="auto"/>
            <w:tcBorders>
              <w:top w:val="single" w:sz="4" w:space="0" w:color="auto"/>
              <w:left w:val="single" w:sz="4" w:space="0" w:color="auto"/>
              <w:bottom w:val="single" w:sz="4" w:space="0" w:color="auto"/>
              <w:right w:val="single" w:sz="4" w:space="0" w:color="auto"/>
            </w:tcBorders>
          </w:tcPr>
          <w:p w:rsidR="00C66E3D" w:rsidRPr="00C66E3D" w:rsidRDefault="00C66E3D" w:rsidP="00E83E46">
            <w:pPr>
              <w:keepNext/>
              <w:spacing w:before="120" w:after="120"/>
              <w:jc w:val="center"/>
              <w:rPr>
                <w:i/>
              </w:rPr>
            </w:pPr>
            <w:r w:rsidRPr="00C66E3D">
              <w:rPr>
                <w:i/>
              </w:rPr>
              <w:t>End month</w:t>
            </w:r>
          </w:p>
        </w:tc>
      </w:tr>
      <w:tr w:rsidR="00C66E3D" w:rsidRPr="0050463F"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50463F" w:rsidRDefault="00C66E3D" w:rsidP="00C70CD9">
            <w:pPr>
              <w:keepNext/>
              <w:spacing w:before="120" w:after="120"/>
              <w:jc w:val="left"/>
            </w:pPr>
            <w:r>
              <w:t xml:space="preserve">Recruit and test </w:t>
            </w:r>
            <w:r w:rsidR="008774AB">
              <w:t>6</w:t>
            </w:r>
            <w:r w:rsidR="00387E24">
              <w:t xml:space="preserve">0 </w:t>
            </w:r>
            <w:r>
              <w:t xml:space="preserve">volunteers with influenza </w:t>
            </w:r>
            <w:r w:rsidR="00700008">
              <w:t>during first influenza season</w:t>
            </w:r>
          </w:p>
        </w:tc>
        <w:tc>
          <w:tcPr>
            <w:tcW w:w="0" w:type="auto"/>
            <w:tcBorders>
              <w:top w:val="single" w:sz="4" w:space="0" w:color="auto"/>
              <w:left w:val="single" w:sz="4" w:space="0" w:color="auto"/>
              <w:bottom w:val="single" w:sz="4" w:space="0" w:color="auto"/>
              <w:right w:val="single" w:sz="4" w:space="0" w:color="auto"/>
            </w:tcBorders>
          </w:tcPr>
          <w:p w:rsidR="00C66E3D" w:rsidRPr="0050463F" w:rsidRDefault="00C66E3D" w:rsidP="00E83E46">
            <w:pPr>
              <w:keepNext/>
              <w:spacing w:before="120" w:after="120"/>
              <w:jc w:val="center"/>
            </w:pPr>
            <w:r>
              <w:t>0</w:t>
            </w:r>
          </w:p>
        </w:tc>
        <w:tc>
          <w:tcPr>
            <w:tcW w:w="0" w:type="auto"/>
            <w:tcBorders>
              <w:top w:val="single" w:sz="4" w:space="0" w:color="auto"/>
              <w:left w:val="single" w:sz="4" w:space="0" w:color="auto"/>
              <w:bottom w:val="single" w:sz="4" w:space="0" w:color="auto"/>
              <w:right w:val="single" w:sz="4" w:space="0" w:color="auto"/>
            </w:tcBorders>
          </w:tcPr>
          <w:p w:rsidR="00C66E3D" w:rsidRDefault="00C66E3D" w:rsidP="00E83E46">
            <w:pPr>
              <w:keepNext/>
              <w:spacing w:before="120" w:after="120"/>
              <w:jc w:val="center"/>
            </w:pPr>
            <w:r>
              <w:t>3</w:t>
            </w:r>
          </w:p>
        </w:tc>
      </w:tr>
      <w:tr w:rsidR="00C66E3D" w:rsidRPr="0050463F"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50463F" w:rsidRDefault="00C66E3D" w:rsidP="00C70CD9">
            <w:pPr>
              <w:keepNext/>
              <w:spacing w:before="120" w:after="120"/>
              <w:jc w:val="left"/>
            </w:pPr>
            <w:r>
              <w:t>Culture and analyze samples, evaluate results, and r</w:t>
            </w:r>
            <w:r w:rsidRPr="00E83E46">
              <w:t>efine experimental methodologies</w:t>
            </w:r>
          </w:p>
        </w:tc>
        <w:tc>
          <w:tcPr>
            <w:tcW w:w="0" w:type="auto"/>
            <w:tcBorders>
              <w:top w:val="single" w:sz="4" w:space="0" w:color="auto"/>
              <w:left w:val="single" w:sz="4" w:space="0" w:color="auto"/>
              <w:bottom w:val="single" w:sz="4" w:space="0" w:color="auto"/>
              <w:right w:val="single" w:sz="4" w:space="0" w:color="auto"/>
            </w:tcBorders>
          </w:tcPr>
          <w:p w:rsidR="00C66E3D" w:rsidRPr="0050463F" w:rsidRDefault="00C66E3D" w:rsidP="00E83E46">
            <w:pPr>
              <w:keepNext/>
              <w:spacing w:before="120" w:after="120"/>
              <w:jc w:val="center"/>
            </w:pPr>
            <w:r>
              <w:t>3</w:t>
            </w:r>
          </w:p>
        </w:tc>
        <w:tc>
          <w:tcPr>
            <w:tcW w:w="0" w:type="auto"/>
            <w:tcBorders>
              <w:top w:val="single" w:sz="4" w:space="0" w:color="auto"/>
              <w:left w:val="single" w:sz="4" w:space="0" w:color="auto"/>
              <w:bottom w:val="single" w:sz="4" w:space="0" w:color="auto"/>
              <w:right w:val="single" w:sz="4" w:space="0" w:color="auto"/>
            </w:tcBorders>
          </w:tcPr>
          <w:p w:rsidR="00C66E3D" w:rsidRDefault="00C66E3D" w:rsidP="00E83E46">
            <w:pPr>
              <w:keepNext/>
              <w:spacing w:before="120" w:after="120"/>
              <w:jc w:val="center"/>
            </w:pPr>
            <w:r>
              <w:t>12</w:t>
            </w:r>
          </w:p>
        </w:tc>
      </w:tr>
      <w:tr w:rsidR="00C66E3D" w:rsidRPr="0050463F"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50463F" w:rsidRDefault="00C66E3D" w:rsidP="00C70CD9">
            <w:pPr>
              <w:keepNext/>
              <w:spacing w:before="120" w:after="120"/>
              <w:jc w:val="left"/>
            </w:pPr>
            <w:r>
              <w:t xml:space="preserve">Recruit and test </w:t>
            </w:r>
            <w:r w:rsidR="008774AB">
              <w:t>6</w:t>
            </w:r>
            <w:r w:rsidR="00387E24">
              <w:t xml:space="preserve">0 </w:t>
            </w:r>
            <w:r>
              <w:t xml:space="preserve">volunteers with influenza </w:t>
            </w:r>
            <w:r w:rsidR="00700008">
              <w:t>during second influenza season</w:t>
            </w:r>
          </w:p>
        </w:tc>
        <w:tc>
          <w:tcPr>
            <w:tcW w:w="0" w:type="auto"/>
            <w:tcBorders>
              <w:top w:val="single" w:sz="4" w:space="0" w:color="auto"/>
              <w:left w:val="single" w:sz="4" w:space="0" w:color="auto"/>
              <w:bottom w:val="single" w:sz="4" w:space="0" w:color="auto"/>
              <w:right w:val="single" w:sz="4" w:space="0" w:color="auto"/>
            </w:tcBorders>
          </w:tcPr>
          <w:p w:rsidR="00C66E3D" w:rsidRPr="0050463F" w:rsidRDefault="00C66E3D" w:rsidP="00E83E46">
            <w:pPr>
              <w:keepNext/>
              <w:spacing w:before="120" w:after="120"/>
              <w:jc w:val="center"/>
            </w:pPr>
            <w:r>
              <w:t>12</w:t>
            </w:r>
          </w:p>
        </w:tc>
        <w:tc>
          <w:tcPr>
            <w:tcW w:w="0" w:type="auto"/>
            <w:tcBorders>
              <w:top w:val="single" w:sz="4" w:space="0" w:color="auto"/>
              <w:left w:val="single" w:sz="4" w:space="0" w:color="auto"/>
              <w:bottom w:val="single" w:sz="4" w:space="0" w:color="auto"/>
              <w:right w:val="single" w:sz="4" w:space="0" w:color="auto"/>
            </w:tcBorders>
          </w:tcPr>
          <w:p w:rsidR="00C66E3D" w:rsidRDefault="00C66E3D" w:rsidP="00E83E46">
            <w:pPr>
              <w:keepNext/>
              <w:spacing w:before="120" w:after="120"/>
              <w:jc w:val="center"/>
            </w:pPr>
            <w:r>
              <w:t>15</w:t>
            </w:r>
          </w:p>
        </w:tc>
      </w:tr>
      <w:tr w:rsidR="00C66E3D" w:rsidRPr="0050463F"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50463F" w:rsidRDefault="00C66E3D" w:rsidP="00C70CD9">
            <w:pPr>
              <w:keepNext/>
              <w:spacing w:before="120" w:after="120"/>
              <w:jc w:val="left"/>
            </w:pPr>
            <w:r>
              <w:t>Culture and analyze samples, evaluate results, and r</w:t>
            </w:r>
            <w:r w:rsidRPr="00E83E46">
              <w:t>efine experimental methodologies</w:t>
            </w:r>
          </w:p>
        </w:tc>
        <w:tc>
          <w:tcPr>
            <w:tcW w:w="0" w:type="auto"/>
            <w:tcBorders>
              <w:top w:val="single" w:sz="4" w:space="0" w:color="auto"/>
              <w:left w:val="single" w:sz="4" w:space="0" w:color="auto"/>
              <w:bottom w:val="single" w:sz="4" w:space="0" w:color="auto"/>
              <w:right w:val="single" w:sz="4" w:space="0" w:color="auto"/>
            </w:tcBorders>
          </w:tcPr>
          <w:p w:rsidR="00C66E3D" w:rsidRPr="0050463F" w:rsidRDefault="00C66E3D" w:rsidP="00E83E46">
            <w:pPr>
              <w:keepNext/>
              <w:spacing w:before="120" w:after="120"/>
              <w:jc w:val="center"/>
            </w:pPr>
            <w:r>
              <w:t>15</w:t>
            </w:r>
          </w:p>
        </w:tc>
        <w:tc>
          <w:tcPr>
            <w:tcW w:w="0" w:type="auto"/>
            <w:tcBorders>
              <w:top w:val="single" w:sz="4" w:space="0" w:color="auto"/>
              <w:left w:val="single" w:sz="4" w:space="0" w:color="auto"/>
              <w:bottom w:val="single" w:sz="4" w:space="0" w:color="auto"/>
              <w:right w:val="single" w:sz="4" w:space="0" w:color="auto"/>
            </w:tcBorders>
          </w:tcPr>
          <w:p w:rsidR="00C66E3D" w:rsidRDefault="00C66E3D" w:rsidP="00E83E46">
            <w:pPr>
              <w:keepNext/>
              <w:spacing w:before="120" w:after="120"/>
              <w:jc w:val="center"/>
            </w:pPr>
            <w:r>
              <w:t>24</w:t>
            </w:r>
          </w:p>
        </w:tc>
      </w:tr>
      <w:tr w:rsidR="00C66E3D" w:rsidRPr="0050463F"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50463F" w:rsidRDefault="00C66E3D" w:rsidP="00C70CD9">
            <w:pPr>
              <w:keepNext/>
              <w:spacing w:before="120" w:after="120"/>
              <w:jc w:val="left"/>
            </w:pPr>
            <w:r>
              <w:t xml:space="preserve">Recruit and test </w:t>
            </w:r>
            <w:r w:rsidR="008774AB">
              <w:t>6</w:t>
            </w:r>
            <w:r w:rsidR="00387E24">
              <w:t xml:space="preserve">0 </w:t>
            </w:r>
            <w:r>
              <w:t xml:space="preserve">volunteers with influenza </w:t>
            </w:r>
            <w:r w:rsidR="00700008">
              <w:t>during third influenza</w:t>
            </w:r>
          </w:p>
        </w:tc>
        <w:tc>
          <w:tcPr>
            <w:tcW w:w="0" w:type="auto"/>
            <w:tcBorders>
              <w:top w:val="single" w:sz="4" w:space="0" w:color="auto"/>
              <w:left w:val="single" w:sz="4" w:space="0" w:color="auto"/>
              <w:bottom w:val="single" w:sz="4" w:space="0" w:color="auto"/>
              <w:right w:val="single" w:sz="4" w:space="0" w:color="auto"/>
            </w:tcBorders>
          </w:tcPr>
          <w:p w:rsidR="00C66E3D" w:rsidRDefault="00C66E3D" w:rsidP="00E83E46">
            <w:pPr>
              <w:keepNext/>
              <w:spacing w:before="120" w:after="120"/>
              <w:jc w:val="center"/>
            </w:pPr>
            <w:r>
              <w:t>24</w:t>
            </w:r>
          </w:p>
        </w:tc>
        <w:tc>
          <w:tcPr>
            <w:tcW w:w="0" w:type="auto"/>
            <w:tcBorders>
              <w:top w:val="single" w:sz="4" w:space="0" w:color="auto"/>
              <w:left w:val="single" w:sz="4" w:space="0" w:color="auto"/>
              <w:bottom w:val="single" w:sz="4" w:space="0" w:color="auto"/>
              <w:right w:val="single" w:sz="4" w:space="0" w:color="auto"/>
            </w:tcBorders>
          </w:tcPr>
          <w:p w:rsidR="00C66E3D" w:rsidRDefault="00C66E3D" w:rsidP="00E83E46">
            <w:pPr>
              <w:keepNext/>
              <w:spacing w:before="120" w:after="120"/>
              <w:jc w:val="center"/>
            </w:pPr>
            <w:r>
              <w:t>27</w:t>
            </w:r>
          </w:p>
        </w:tc>
      </w:tr>
      <w:tr w:rsidR="00C66E3D" w:rsidRPr="0050463F"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50463F" w:rsidRDefault="00C66E3D" w:rsidP="00C70CD9">
            <w:pPr>
              <w:keepNext/>
              <w:spacing w:before="120" w:after="120"/>
              <w:jc w:val="left"/>
            </w:pPr>
            <w:r>
              <w:t>Culture and analyze samples, evaluate results.</w:t>
            </w:r>
          </w:p>
        </w:tc>
        <w:tc>
          <w:tcPr>
            <w:tcW w:w="0" w:type="auto"/>
            <w:tcBorders>
              <w:top w:val="single" w:sz="4" w:space="0" w:color="auto"/>
              <w:left w:val="single" w:sz="4" w:space="0" w:color="auto"/>
              <w:bottom w:val="single" w:sz="4" w:space="0" w:color="auto"/>
              <w:right w:val="single" w:sz="4" w:space="0" w:color="auto"/>
            </w:tcBorders>
          </w:tcPr>
          <w:p w:rsidR="00C66E3D" w:rsidRDefault="00C66E3D" w:rsidP="00E83E46">
            <w:pPr>
              <w:keepNext/>
              <w:spacing w:before="120" w:after="120"/>
              <w:jc w:val="center"/>
            </w:pPr>
            <w:r>
              <w:t>27</w:t>
            </w:r>
          </w:p>
        </w:tc>
        <w:tc>
          <w:tcPr>
            <w:tcW w:w="0" w:type="auto"/>
            <w:tcBorders>
              <w:top w:val="single" w:sz="4" w:space="0" w:color="auto"/>
              <w:left w:val="single" w:sz="4" w:space="0" w:color="auto"/>
              <w:bottom w:val="single" w:sz="4" w:space="0" w:color="auto"/>
              <w:right w:val="single" w:sz="4" w:space="0" w:color="auto"/>
            </w:tcBorders>
          </w:tcPr>
          <w:p w:rsidR="00C66E3D" w:rsidRDefault="00C66E3D" w:rsidP="00E83E46">
            <w:pPr>
              <w:keepNext/>
              <w:spacing w:before="120" w:after="120"/>
              <w:jc w:val="center"/>
            </w:pPr>
            <w:r>
              <w:t>33</w:t>
            </w:r>
          </w:p>
        </w:tc>
      </w:tr>
      <w:tr w:rsidR="00C66E3D" w:rsidRPr="0050463F"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50463F" w:rsidRDefault="00C66E3D" w:rsidP="00C70CD9">
            <w:pPr>
              <w:keepNext/>
              <w:spacing w:before="120" w:after="120"/>
              <w:jc w:val="left"/>
            </w:pPr>
            <w:r w:rsidRPr="0050463F">
              <w:t>Publication</w:t>
            </w:r>
          </w:p>
        </w:tc>
        <w:tc>
          <w:tcPr>
            <w:tcW w:w="0" w:type="auto"/>
            <w:tcBorders>
              <w:top w:val="single" w:sz="4" w:space="0" w:color="auto"/>
              <w:left w:val="single" w:sz="4" w:space="0" w:color="auto"/>
              <w:bottom w:val="single" w:sz="4" w:space="0" w:color="auto"/>
              <w:right w:val="single" w:sz="4" w:space="0" w:color="auto"/>
            </w:tcBorders>
          </w:tcPr>
          <w:p w:rsidR="00C66E3D" w:rsidRPr="0050463F" w:rsidRDefault="00C66E3D" w:rsidP="00E83E46">
            <w:pPr>
              <w:keepNext/>
              <w:spacing w:before="120" w:after="120"/>
              <w:jc w:val="center"/>
            </w:pPr>
            <w:r>
              <w:t>33</w:t>
            </w:r>
          </w:p>
        </w:tc>
        <w:tc>
          <w:tcPr>
            <w:tcW w:w="0" w:type="auto"/>
            <w:tcBorders>
              <w:top w:val="single" w:sz="4" w:space="0" w:color="auto"/>
              <w:left w:val="single" w:sz="4" w:space="0" w:color="auto"/>
              <w:bottom w:val="single" w:sz="4" w:space="0" w:color="auto"/>
              <w:right w:val="single" w:sz="4" w:space="0" w:color="auto"/>
            </w:tcBorders>
          </w:tcPr>
          <w:p w:rsidR="00C66E3D" w:rsidRDefault="00C66E3D" w:rsidP="00E83E46">
            <w:pPr>
              <w:keepNext/>
              <w:spacing w:before="120" w:after="120"/>
              <w:jc w:val="center"/>
            </w:pPr>
            <w:r>
              <w:t>36</w:t>
            </w:r>
          </w:p>
        </w:tc>
      </w:tr>
      <w:tr w:rsidR="00C66E3D" w:rsidRPr="0050463F" w:rsidTr="008774AB">
        <w:trPr>
          <w:jc w:val="center"/>
        </w:trPr>
        <w:tc>
          <w:tcPr>
            <w:tcW w:w="0" w:type="auto"/>
            <w:tcBorders>
              <w:top w:val="single" w:sz="4" w:space="0" w:color="auto"/>
              <w:left w:val="single" w:sz="4" w:space="0" w:color="auto"/>
              <w:bottom w:val="single" w:sz="4" w:space="0" w:color="auto"/>
              <w:right w:val="single" w:sz="4" w:space="0" w:color="auto"/>
            </w:tcBorders>
          </w:tcPr>
          <w:p w:rsidR="00C66E3D" w:rsidRPr="00C66E3D" w:rsidRDefault="00C66E3D" w:rsidP="005152A7">
            <w:pPr>
              <w:keepNext/>
              <w:spacing w:before="120" w:after="120"/>
              <w:rPr>
                <w:b/>
              </w:rPr>
            </w:pPr>
            <w:r w:rsidRPr="00C66E3D">
              <w:rPr>
                <w:b/>
              </w:rPr>
              <w:t>TOTAL</w:t>
            </w:r>
          </w:p>
        </w:tc>
        <w:tc>
          <w:tcPr>
            <w:tcW w:w="0" w:type="auto"/>
            <w:gridSpan w:val="2"/>
            <w:tcBorders>
              <w:top w:val="single" w:sz="4" w:space="0" w:color="auto"/>
              <w:left w:val="single" w:sz="4" w:space="0" w:color="auto"/>
              <w:bottom w:val="single" w:sz="4" w:space="0" w:color="auto"/>
              <w:right w:val="single" w:sz="4" w:space="0" w:color="auto"/>
            </w:tcBorders>
          </w:tcPr>
          <w:p w:rsidR="00C66E3D" w:rsidRPr="00C66E3D" w:rsidRDefault="00C66E3D" w:rsidP="00E83E46">
            <w:pPr>
              <w:keepNext/>
              <w:spacing w:before="120" w:after="120"/>
              <w:jc w:val="center"/>
              <w:rPr>
                <w:b/>
              </w:rPr>
            </w:pPr>
            <w:r w:rsidRPr="00C66E3D">
              <w:rPr>
                <w:b/>
              </w:rPr>
              <w:t>36 months</w:t>
            </w:r>
          </w:p>
        </w:tc>
      </w:tr>
    </w:tbl>
    <w:p w:rsidR="002409DC" w:rsidRDefault="002409DC" w:rsidP="004E5782"/>
    <w:p w:rsidR="003C697C" w:rsidRPr="003C697C" w:rsidRDefault="006E7B4E" w:rsidP="004A12A8">
      <w:pPr>
        <w:keepNext/>
      </w:pPr>
      <w:r>
        <w:t xml:space="preserve">This </w:t>
      </w:r>
      <w:r w:rsidR="00D2315C">
        <w:t>project</w:t>
      </w:r>
      <w:r>
        <w:t xml:space="preserve"> is intended to be primarily a descriptive study</w:t>
      </w:r>
      <w:r w:rsidR="00D2315C">
        <w:t xml:space="preserve"> of the amount of viable influenza virus expelled by patients during coughing</w:t>
      </w:r>
      <w:r w:rsidR="006933EC">
        <w:t xml:space="preserve"> and of any correlations between the amount of virus expelled and the different features of the cough sounds</w:t>
      </w:r>
      <w:r w:rsidR="00D33C39">
        <w:t xml:space="preserve">. </w:t>
      </w:r>
      <w:r>
        <w:t xml:space="preserve">Data will be analyzed by determining the median total virus and median viable virus detected in </w:t>
      </w:r>
      <w:r w:rsidR="006933EC">
        <w:t xml:space="preserve">the swabs and </w:t>
      </w:r>
      <w:r>
        <w:t xml:space="preserve">in </w:t>
      </w:r>
      <w:r w:rsidR="006933EC">
        <w:t>the airborne particle</w:t>
      </w:r>
      <w:r>
        <w:t xml:space="preserve">s, </w:t>
      </w:r>
      <w:r w:rsidR="004A12A8">
        <w:t xml:space="preserve">and </w:t>
      </w:r>
      <w:r>
        <w:t xml:space="preserve">the </w:t>
      </w:r>
      <w:r w:rsidR="004A12A8">
        <w:t xml:space="preserve">mean </w:t>
      </w:r>
      <w:r>
        <w:t>volume and flow rate of each cough</w:t>
      </w:r>
      <w:r w:rsidR="00D33C39">
        <w:t xml:space="preserve">. </w:t>
      </w:r>
      <w:r w:rsidR="004A12A8">
        <w:t>The different experiment parameters and health questionnaire information (symptoms, length of illness and vaccine status) will be tested for correlations between variables</w:t>
      </w:r>
      <w:r w:rsidR="00D33C39">
        <w:t xml:space="preserve">. </w:t>
      </w:r>
    </w:p>
    <w:p w:rsidR="0086791F" w:rsidRPr="007F53B0" w:rsidRDefault="007A782D" w:rsidP="007F53B0">
      <w:pPr>
        <w:pStyle w:val="Heading2"/>
      </w:pPr>
      <w:bookmarkStart w:id="47" w:name="_Toc165106522"/>
      <w:bookmarkStart w:id="48" w:name="_Toc386466554"/>
      <w:r w:rsidRPr="007F53B0">
        <w:t>A17</w:t>
      </w:r>
      <w:r w:rsidR="00D33C39">
        <w:t xml:space="preserve">. </w:t>
      </w:r>
      <w:bookmarkEnd w:id="47"/>
      <w:r w:rsidR="00306A1E">
        <w:t>Reason(s) Display of OMB Expiration Date is Inappropriate</w:t>
      </w:r>
      <w:bookmarkEnd w:id="48"/>
    </w:p>
    <w:p w:rsidR="00DE532C" w:rsidRDefault="001E44CD" w:rsidP="004E5782">
      <w:r>
        <w:t>No expiration date display exemption is sought.</w:t>
      </w:r>
    </w:p>
    <w:p w:rsidR="00DE532C" w:rsidRDefault="002409DC" w:rsidP="00CB4B9B">
      <w:pPr>
        <w:pStyle w:val="Heading2"/>
      </w:pPr>
      <w:bookmarkStart w:id="49" w:name="_Toc165106523"/>
      <w:bookmarkStart w:id="50" w:name="_Toc386466555"/>
      <w:r>
        <w:t>A18</w:t>
      </w:r>
      <w:r w:rsidR="00D33C39">
        <w:t xml:space="preserve">. </w:t>
      </w:r>
      <w:bookmarkEnd w:id="49"/>
      <w:r w:rsidR="00306A1E">
        <w:t>Exceptions to Certification for Paperwork Reduction Act Submissions</w:t>
      </w:r>
      <w:bookmarkEnd w:id="50"/>
    </w:p>
    <w:p w:rsidR="00150E40" w:rsidRDefault="002409DC" w:rsidP="00C213DD">
      <w:r>
        <w:t xml:space="preserve">No exceptions to certification are sought. </w:t>
      </w:r>
    </w:p>
    <w:p w:rsidR="00150E40" w:rsidRPr="002B2AA7" w:rsidRDefault="00150E40" w:rsidP="00F84B6C">
      <w:pPr>
        <w:pStyle w:val="Heading2"/>
      </w:pPr>
      <w:bookmarkStart w:id="51" w:name="_Toc386466556"/>
      <w:r w:rsidRPr="00F426FB">
        <w:lastRenderedPageBreak/>
        <w:t>References</w:t>
      </w:r>
      <w:bookmarkEnd w:id="51"/>
    </w:p>
    <w:p w:rsidR="00150E40" w:rsidRPr="002B2AA7" w:rsidRDefault="00150E40" w:rsidP="00150E40">
      <w:pPr>
        <w:spacing w:line="240" w:lineRule="auto"/>
        <w:ind w:left="420" w:hanging="420"/>
        <w:rPr>
          <w:rFonts w:ascii="Calibri" w:hAnsi="Calibri"/>
          <w:noProof/>
          <w:sz w:val="20"/>
        </w:rPr>
      </w:pPr>
      <w:r w:rsidRPr="00F426FB">
        <w:fldChar w:fldCharType="begin"/>
      </w:r>
      <w:r w:rsidRPr="00F426FB">
        <w:instrText xml:space="preserve"> ADDIN EN.REFLIST </w:instrText>
      </w:r>
      <w:r w:rsidRPr="00F426FB">
        <w:fldChar w:fldCharType="separate"/>
      </w:r>
      <w:r w:rsidRPr="002B2AA7">
        <w:rPr>
          <w:rFonts w:ascii="Calibri" w:hAnsi="Calibri"/>
          <w:noProof/>
          <w:sz w:val="20"/>
        </w:rPr>
        <w:t>1.</w:t>
      </w:r>
      <w:r w:rsidRPr="002B2AA7">
        <w:rPr>
          <w:rFonts w:ascii="Calibri" w:hAnsi="Calibri"/>
          <w:noProof/>
          <w:sz w:val="20"/>
        </w:rPr>
        <w:tab/>
        <w:t xml:space="preserve">Wise ME, De Perio M, Halpin J, Jhung M, Magill S, Black SR, Gerber SI, Harriman K, Rosenberg J, Borlaug G, Finelli L, Olsen SJ, Swerdlow DL and Kallen AJ. Transmission of pandemic (H1N1) 2009 influenza to healthcare personnel in the United States. </w:t>
      </w:r>
      <w:r w:rsidRPr="002B2AA7">
        <w:rPr>
          <w:rFonts w:ascii="Calibri" w:hAnsi="Calibri"/>
          <w:i/>
          <w:noProof/>
          <w:sz w:val="20"/>
        </w:rPr>
        <w:t>Clin Infect Dis</w:t>
      </w:r>
      <w:r w:rsidRPr="002B2AA7">
        <w:rPr>
          <w:rFonts w:ascii="Calibri" w:hAnsi="Calibri"/>
          <w:noProof/>
          <w:sz w:val="20"/>
        </w:rPr>
        <w:t xml:space="preserve"> 52 Suppl 1: S198-204, 2011.</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2.</w:t>
      </w:r>
      <w:r w:rsidRPr="002B2AA7">
        <w:rPr>
          <w:rFonts w:ascii="Calibri" w:hAnsi="Calibri"/>
          <w:noProof/>
          <w:sz w:val="20"/>
        </w:rPr>
        <w:tab/>
        <w:t xml:space="preserve">Belser JA, Maines TR, Tumpey TM and Katz JM. Influenza A virus transmission: contributing factors and clinical implications. </w:t>
      </w:r>
      <w:r w:rsidRPr="002B2AA7">
        <w:rPr>
          <w:rFonts w:ascii="Calibri" w:hAnsi="Calibri"/>
          <w:i/>
          <w:noProof/>
          <w:sz w:val="20"/>
        </w:rPr>
        <w:t>Expert Rev Mol Med</w:t>
      </w:r>
      <w:r w:rsidRPr="002B2AA7">
        <w:rPr>
          <w:rFonts w:ascii="Calibri" w:hAnsi="Calibri"/>
          <w:noProof/>
          <w:sz w:val="20"/>
        </w:rPr>
        <w:t xml:space="preserve"> 12: e39, 2010.</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3.</w:t>
      </w:r>
      <w:r w:rsidRPr="002B2AA7">
        <w:rPr>
          <w:rFonts w:ascii="Calibri" w:hAnsi="Calibri"/>
          <w:noProof/>
          <w:sz w:val="20"/>
        </w:rPr>
        <w:tab/>
        <w:t xml:space="preserve">Bridges CB, Kuehnert MJ and Hall CB. Transmission of influenza: implications for control in health care settings. </w:t>
      </w:r>
      <w:r w:rsidRPr="002B2AA7">
        <w:rPr>
          <w:rFonts w:ascii="Calibri" w:hAnsi="Calibri"/>
          <w:i/>
          <w:noProof/>
          <w:sz w:val="20"/>
        </w:rPr>
        <w:t>Clin Infect Dis</w:t>
      </w:r>
      <w:r w:rsidRPr="002B2AA7">
        <w:rPr>
          <w:rFonts w:ascii="Calibri" w:hAnsi="Calibri"/>
          <w:noProof/>
          <w:sz w:val="20"/>
        </w:rPr>
        <w:t xml:space="preserve"> 37: 1094-101, 2003.</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4.</w:t>
      </w:r>
      <w:r w:rsidRPr="002B2AA7">
        <w:rPr>
          <w:rFonts w:ascii="Calibri" w:hAnsi="Calibri"/>
          <w:noProof/>
          <w:sz w:val="20"/>
        </w:rPr>
        <w:tab/>
        <w:t xml:space="preserve">Tellier R. Aerosol transmission of influenza A virus: a review of new studies. </w:t>
      </w:r>
      <w:r w:rsidRPr="002B2AA7">
        <w:rPr>
          <w:rFonts w:ascii="Calibri" w:hAnsi="Calibri"/>
          <w:i/>
          <w:noProof/>
          <w:sz w:val="20"/>
        </w:rPr>
        <w:t>J R Soc Interface</w:t>
      </w:r>
      <w:r w:rsidRPr="002B2AA7">
        <w:rPr>
          <w:rFonts w:ascii="Calibri" w:hAnsi="Calibri"/>
          <w:noProof/>
          <w:sz w:val="20"/>
        </w:rPr>
        <w:t xml:space="preserve"> 6 Suppl 6: S783-90, 2009.</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5.</w:t>
      </w:r>
      <w:r w:rsidRPr="002B2AA7">
        <w:rPr>
          <w:rFonts w:ascii="Calibri" w:hAnsi="Calibri"/>
          <w:noProof/>
          <w:sz w:val="20"/>
        </w:rPr>
        <w:tab/>
        <w:t xml:space="preserve">Weber TP and Stilianakis NI. Inactivation of influenza A viruses in the environment and modes of transmission: a critical review. </w:t>
      </w:r>
      <w:r w:rsidRPr="002B2AA7">
        <w:rPr>
          <w:rFonts w:ascii="Calibri" w:hAnsi="Calibri"/>
          <w:i/>
          <w:noProof/>
          <w:sz w:val="20"/>
        </w:rPr>
        <w:t>J Infect</w:t>
      </w:r>
      <w:r w:rsidRPr="002B2AA7">
        <w:rPr>
          <w:rFonts w:ascii="Calibri" w:hAnsi="Calibri"/>
          <w:noProof/>
          <w:sz w:val="20"/>
        </w:rPr>
        <w:t xml:space="preserve"> 57: 361-73, 2008.</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6.</w:t>
      </w:r>
      <w:r w:rsidRPr="002B2AA7">
        <w:rPr>
          <w:rFonts w:ascii="Calibri" w:hAnsi="Calibri"/>
          <w:noProof/>
          <w:sz w:val="20"/>
        </w:rPr>
        <w:tab/>
        <w:t xml:space="preserve">Wein LM and Atkinson MP. Assessing infection control measures for pandemic influenza. </w:t>
      </w:r>
      <w:r w:rsidRPr="002B2AA7">
        <w:rPr>
          <w:rFonts w:ascii="Calibri" w:hAnsi="Calibri"/>
          <w:i/>
          <w:noProof/>
          <w:sz w:val="20"/>
        </w:rPr>
        <w:t>Risk Anal</w:t>
      </w:r>
      <w:r w:rsidRPr="002B2AA7">
        <w:rPr>
          <w:rFonts w:ascii="Calibri" w:hAnsi="Calibri"/>
          <w:noProof/>
          <w:sz w:val="20"/>
        </w:rPr>
        <w:t xml:space="preserve"> 29: 949-62, 2009.</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7.</w:t>
      </w:r>
      <w:r w:rsidRPr="002B2AA7">
        <w:rPr>
          <w:rFonts w:ascii="Calibri" w:hAnsi="Calibri"/>
          <w:noProof/>
          <w:sz w:val="20"/>
        </w:rPr>
        <w:tab/>
        <w:t xml:space="preserve">Brankston G, Gitterman L, Hirji Z, Lemieux C and Gardam M. Transmission of influenza A in human beings. </w:t>
      </w:r>
      <w:r w:rsidRPr="002B2AA7">
        <w:rPr>
          <w:rFonts w:ascii="Calibri" w:hAnsi="Calibri"/>
          <w:i/>
          <w:noProof/>
          <w:sz w:val="20"/>
        </w:rPr>
        <w:t>Lancet Infect Dis</w:t>
      </w:r>
      <w:r w:rsidRPr="002B2AA7">
        <w:rPr>
          <w:rFonts w:ascii="Calibri" w:hAnsi="Calibri"/>
          <w:noProof/>
          <w:sz w:val="20"/>
        </w:rPr>
        <w:t xml:space="preserve"> 7: 257-65, 2007.</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8.</w:t>
      </w:r>
      <w:r w:rsidRPr="002B2AA7">
        <w:rPr>
          <w:rFonts w:ascii="Calibri" w:hAnsi="Calibri"/>
          <w:noProof/>
          <w:sz w:val="20"/>
        </w:rPr>
        <w:tab/>
        <w:t xml:space="preserve">Liverman CT, Harris TA, Bonnie Rogers ME and Shine KI. </w:t>
      </w:r>
      <w:r w:rsidRPr="002B2AA7">
        <w:rPr>
          <w:rFonts w:ascii="Calibri" w:hAnsi="Calibri"/>
          <w:i/>
          <w:noProof/>
          <w:sz w:val="20"/>
        </w:rPr>
        <w:t>Respiratory Protection for Healthcare Workers in the Workplace Against Novel H1N1 Influenza A: A Letter Report.</w:t>
      </w:r>
      <w:r w:rsidRPr="002B2AA7">
        <w:rPr>
          <w:rFonts w:ascii="Calibri" w:hAnsi="Calibri"/>
          <w:noProof/>
          <w:sz w:val="20"/>
        </w:rPr>
        <w:t xml:space="preserve"> Institute of Medicine, 2009, 68 p.</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9.</w:t>
      </w:r>
      <w:r w:rsidRPr="002B2AA7">
        <w:rPr>
          <w:rFonts w:ascii="Calibri" w:hAnsi="Calibri"/>
          <w:noProof/>
          <w:sz w:val="20"/>
        </w:rPr>
        <w:tab/>
        <w:t xml:space="preserve">Lindsley WG, Blachere FM, Davis KA, Pearce TA, Fisher MA, Khakoo R, Davis SM, Rogers ME, Thewlis RE, Posada JA, Redrow JB, Celik IB, Chen BT and Beezhold DH. Distribution of airborne influenza virus and respiratory syncytial virus in an urgent care medical clinic. </w:t>
      </w:r>
      <w:r w:rsidRPr="002B2AA7">
        <w:rPr>
          <w:rFonts w:ascii="Calibri" w:hAnsi="Calibri"/>
          <w:i/>
          <w:noProof/>
          <w:sz w:val="20"/>
        </w:rPr>
        <w:t>Clin Infect Dis</w:t>
      </w:r>
      <w:r w:rsidRPr="002B2AA7">
        <w:rPr>
          <w:rFonts w:ascii="Calibri" w:hAnsi="Calibri"/>
          <w:noProof/>
          <w:sz w:val="20"/>
        </w:rPr>
        <w:t xml:space="preserve"> 50: 693-8, 2010.</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10.</w:t>
      </w:r>
      <w:r w:rsidRPr="002B2AA7">
        <w:rPr>
          <w:rFonts w:ascii="Calibri" w:hAnsi="Calibri"/>
          <w:noProof/>
          <w:sz w:val="20"/>
        </w:rPr>
        <w:tab/>
        <w:t xml:space="preserve">Blachere FM, Lindsley WG, Pearce TA, Anderson SE, Fisher M, Khakoo R, Meade BJ, Lander O, Davis S, Thewlis RE, Celik I, Chen BT and Beezhold DH. Measurement of airborne influenza virus in a hospital emergency department. </w:t>
      </w:r>
      <w:r w:rsidRPr="002B2AA7">
        <w:rPr>
          <w:rFonts w:ascii="Calibri" w:hAnsi="Calibri"/>
          <w:i/>
          <w:noProof/>
          <w:sz w:val="20"/>
        </w:rPr>
        <w:t>Clin Infect Dis</w:t>
      </w:r>
      <w:r w:rsidRPr="002B2AA7">
        <w:rPr>
          <w:rFonts w:ascii="Calibri" w:hAnsi="Calibri"/>
          <w:noProof/>
          <w:sz w:val="20"/>
        </w:rPr>
        <w:t xml:space="preserve"> 48: 438-40, 2009.</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11.</w:t>
      </w:r>
      <w:r w:rsidRPr="002B2AA7">
        <w:rPr>
          <w:rFonts w:ascii="Calibri" w:hAnsi="Calibri"/>
          <w:noProof/>
          <w:sz w:val="20"/>
        </w:rPr>
        <w:tab/>
        <w:t xml:space="preserve">Lindsley WG, Blachere FM, Thewlis RE, Vishnu A, Davis KA, Cao G, Palmer JE, Clark KE, Fisher MA, Khakoo R and Beezhold DH. Measurements of airborne influenza virus in aerosol particles from human coughs. </w:t>
      </w:r>
      <w:r w:rsidRPr="002B2AA7">
        <w:rPr>
          <w:rFonts w:ascii="Calibri" w:hAnsi="Calibri"/>
          <w:i/>
          <w:noProof/>
          <w:sz w:val="20"/>
        </w:rPr>
        <w:t>PLoS ONE</w:t>
      </w:r>
      <w:r w:rsidRPr="002B2AA7">
        <w:rPr>
          <w:rFonts w:ascii="Calibri" w:hAnsi="Calibri"/>
          <w:noProof/>
          <w:sz w:val="20"/>
        </w:rPr>
        <w:t xml:space="preserve"> 5: e15100, 2010.</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12.</w:t>
      </w:r>
      <w:r w:rsidRPr="002B2AA7">
        <w:rPr>
          <w:rFonts w:ascii="Calibri" w:hAnsi="Calibri"/>
          <w:noProof/>
          <w:sz w:val="20"/>
        </w:rPr>
        <w:tab/>
        <w:t xml:space="preserve">Stelzer-Braid S, Oliver BG, Blazey AJ, Argent E, Newsome TP, Rawlinson WD and Tovey ER. Exhalation of respiratory viruses by breathing, coughing, and talking. </w:t>
      </w:r>
      <w:r w:rsidRPr="002B2AA7">
        <w:rPr>
          <w:rFonts w:ascii="Calibri" w:hAnsi="Calibri"/>
          <w:i/>
          <w:noProof/>
          <w:sz w:val="20"/>
        </w:rPr>
        <w:t>J Med Virol</w:t>
      </w:r>
      <w:r w:rsidRPr="002B2AA7">
        <w:rPr>
          <w:rFonts w:ascii="Calibri" w:hAnsi="Calibri"/>
          <w:noProof/>
          <w:sz w:val="20"/>
        </w:rPr>
        <w:t xml:space="preserve"> 81: 1674-9, 2009.</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13.</w:t>
      </w:r>
      <w:r w:rsidRPr="002B2AA7">
        <w:rPr>
          <w:rFonts w:ascii="Calibri" w:hAnsi="Calibri"/>
          <w:noProof/>
          <w:sz w:val="20"/>
        </w:rPr>
        <w:tab/>
        <w:t xml:space="preserve">Fabian P, McDevitt JJ, DeHaan WH, Fung RO, Cowling BJ, Chan KH, Leung GM and Milton DK. Influenza virus in human exhaled breath: an observational study. </w:t>
      </w:r>
      <w:r w:rsidRPr="002B2AA7">
        <w:rPr>
          <w:rFonts w:ascii="Calibri" w:hAnsi="Calibri"/>
          <w:i/>
          <w:noProof/>
          <w:sz w:val="20"/>
        </w:rPr>
        <w:t>PLoS ONE</w:t>
      </w:r>
      <w:r w:rsidRPr="002B2AA7">
        <w:rPr>
          <w:rFonts w:ascii="Calibri" w:hAnsi="Calibri"/>
          <w:noProof/>
          <w:sz w:val="20"/>
        </w:rPr>
        <w:t xml:space="preserve"> 3: e2691, 2008.</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14.</w:t>
      </w:r>
      <w:r w:rsidRPr="002B2AA7">
        <w:rPr>
          <w:rFonts w:ascii="Calibri" w:hAnsi="Calibri"/>
          <w:noProof/>
          <w:sz w:val="20"/>
        </w:rPr>
        <w:tab/>
        <w:t xml:space="preserve">Milton DK, Fabian MP, Cowling BJ, Grantham ML and McDevitt JJ. Influenza virus aerosols in human exhaled breath: particle size, culturability, and effect of surgical masks. </w:t>
      </w:r>
      <w:r w:rsidRPr="002B2AA7">
        <w:rPr>
          <w:rFonts w:ascii="Calibri" w:hAnsi="Calibri"/>
          <w:i/>
          <w:noProof/>
          <w:sz w:val="20"/>
        </w:rPr>
        <w:t>PLoS Pathog</w:t>
      </w:r>
      <w:r w:rsidRPr="002B2AA7">
        <w:rPr>
          <w:rFonts w:ascii="Calibri" w:hAnsi="Calibri"/>
          <w:noProof/>
          <w:sz w:val="20"/>
        </w:rPr>
        <w:t xml:space="preserve"> 9: e1003205, 2013.</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15.</w:t>
      </w:r>
      <w:r w:rsidRPr="002B2AA7">
        <w:rPr>
          <w:rFonts w:ascii="Calibri" w:hAnsi="Calibri"/>
          <w:noProof/>
          <w:sz w:val="20"/>
        </w:rPr>
        <w:tab/>
        <w:t xml:space="preserve">Bischoff WE, Swett K, Leng I and Peters TR. Exposure to influenza virus aerosols during routine patient care. </w:t>
      </w:r>
      <w:r w:rsidRPr="002B2AA7">
        <w:rPr>
          <w:rFonts w:ascii="Calibri" w:hAnsi="Calibri"/>
          <w:i/>
          <w:noProof/>
          <w:sz w:val="20"/>
        </w:rPr>
        <w:t>J Infect Dis</w:t>
      </w:r>
      <w:r w:rsidRPr="002B2AA7">
        <w:rPr>
          <w:rFonts w:ascii="Calibri" w:hAnsi="Calibri"/>
          <w:noProof/>
          <w:sz w:val="20"/>
        </w:rPr>
        <w:t xml:space="preserve"> 207: 1037-46, 2013.</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16.</w:t>
      </w:r>
      <w:r w:rsidRPr="002B2AA7">
        <w:rPr>
          <w:rFonts w:ascii="Calibri" w:hAnsi="Calibri"/>
          <w:noProof/>
          <w:sz w:val="20"/>
        </w:rPr>
        <w:tab/>
        <w:t xml:space="preserve">Goldsmith WT, Mahmoud AM, Reynolds JS, McKinney WG, Afshari AA, Abaza AA and Frazer DG. A system for recording high fidelity cough sound and airflow characteristics. </w:t>
      </w:r>
      <w:r w:rsidRPr="002B2AA7">
        <w:rPr>
          <w:rFonts w:ascii="Calibri" w:hAnsi="Calibri"/>
          <w:i/>
          <w:noProof/>
          <w:sz w:val="20"/>
        </w:rPr>
        <w:t>Ann Biomed Eng</w:t>
      </w:r>
      <w:r w:rsidRPr="002B2AA7">
        <w:rPr>
          <w:rFonts w:ascii="Calibri" w:hAnsi="Calibri"/>
          <w:noProof/>
          <w:sz w:val="20"/>
        </w:rPr>
        <w:t xml:space="preserve"> 38: 469-77, 2010.</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17.</w:t>
      </w:r>
      <w:r w:rsidRPr="002B2AA7">
        <w:rPr>
          <w:rFonts w:ascii="Calibri" w:hAnsi="Calibri"/>
          <w:noProof/>
          <w:sz w:val="20"/>
        </w:rPr>
        <w:tab/>
        <w:t xml:space="preserve">Abaza AA, Day JB, Reynolds JS, Mahmoud AM, Goldsmith WT, McKinney WG, Petsonk EL and Frazer DG. Classification of voluntary cough sound and airflow patterns for detecting abnormal pulmonary function. </w:t>
      </w:r>
      <w:r w:rsidRPr="002B2AA7">
        <w:rPr>
          <w:rFonts w:ascii="Calibri" w:hAnsi="Calibri"/>
          <w:i/>
          <w:noProof/>
          <w:sz w:val="20"/>
        </w:rPr>
        <w:t>Cough</w:t>
      </w:r>
      <w:r w:rsidRPr="002B2AA7">
        <w:rPr>
          <w:rFonts w:ascii="Calibri" w:hAnsi="Calibri"/>
          <w:noProof/>
          <w:sz w:val="20"/>
        </w:rPr>
        <w:t xml:space="preserve"> 5: 8, 2009.</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18.</w:t>
      </w:r>
      <w:r w:rsidRPr="002B2AA7">
        <w:rPr>
          <w:rFonts w:ascii="Calibri" w:hAnsi="Calibri"/>
          <w:noProof/>
          <w:sz w:val="20"/>
        </w:rPr>
        <w:tab/>
        <w:t xml:space="preserve">Gralton J, Tovey E, McLaws ML and Rawlinson WD. The role of particle size in aerosolised pathogen transmission: a review. </w:t>
      </w:r>
      <w:r w:rsidRPr="002B2AA7">
        <w:rPr>
          <w:rFonts w:ascii="Calibri" w:hAnsi="Calibri"/>
          <w:i/>
          <w:noProof/>
          <w:sz w:val="20"/>
        </w:rPr>
        <w:t>J Infect</w:t>
      </w:r>
      <w:r w:rsidRPr="002B2AA7">
        <w:rPr>
          <w:rFonts w:ascii="Calibri" w:hAnsi="Calibri"/>
          <w:noProof/>
          <w:sz w:val="20"/>
        </w:rPr>
        <w:t xml:space="preserve"> 62: 1-13, 2011.</w:t>
      </w:r>
    </w:p>
    <w:p w:rsidR="00150E40" w:rsidRPr="002B2AA7" w:rsidRDefault="00150E40" w:rsidP="00150E40">
      <w:pPr>
        <w:spacing w:line="240" w:lineRule="auto"/>
        <w:ind w:left="420" w:hanging="420"/>
        <w:rPr>
          <w:rFonts w:ascii="Calibri" w:hAnsi="Calibri"/>
          <w:noProof/>
          <w:sz w:val="20"/>
        </w:rPr>
      </w:pPr>
      <w:r w:rsidRPr="002B2AA7">
        <w:rPr>
          <w:rFonts w:ascii="Calibri" w:hAnsi="Calibri"/>
          <w:noProof/>
          <w:sz w:val="20"/>
        </w:rPr>
        <w:t>19.</w:t>
      </w:r>
      <w:r w:rsidRPr="002B2AA7">
        <w:rPr>
          <w:rFonts w:ascii="Calibri" w:hAnsi="Calibri"/>
          <w:noProof/>
          <w:sz w:val="20"/>
        </w:rPr>
        <w:tab/>
        <w:t xml:space="preserve">Lindsley WG, Pearce TA, Hudnall JB, Davis KA, Davis SM, Fisher MA, Khakoo R, Palmer JE, Clark KE, Celik I, Coffey CC, Blachere FM and Beezhold DH. Quantity and size distribution of cough-generated aerosol particles produced by influenza patients during and after illness. </w:t>
      </w:r>
      <w:r w:rsidRPr="002B2AA7">
        <w:rPr>
          <w:rFonts w:ascii="Calibri" w:hAnsi="Calibri"/>
          <w:i/>
          <w:noProof/>
          <w:sz w:val="20"/>
        </w:rPr>
        <w:t>J Occup Environ Hyg</w:t>
      </w:r>
      <w:r w:rsidRPr="002B2AA7">
        <w:rPr>
          <w:rFonts w:ascii="Calibri" w:hAnsi="Calibri"/>
          <w:noProof/>
          <w:sz w:val="20"/>
        </w:rPr>
        <w:t xml:space="preserve"> 9: 443-9, 2012.</w:t>
      </w:r>
    </w:p>
    <w:p w:rsidR="00150E40" w:rsidRDefault="00150E40" w:rsidP="00150E40">
      <w:pPr>
        <w:spacing w:line="240" w:lineRule="auto"/>
        <w:ind w:left="420" w:hanging="420"/>
        <w:rPr>
          <w:noProof/>
        </w:rPr>
      </w:pPr>
      <w:r w:rsidRPr="002B2AA7">
        <w:rPr>
          <w:rFonts w:ascii="Calibri" w:hAnsi="Calibri"/>
          <w:noProof/>
          <w:sz w:val="20"/>
        </w:rPr>
        <w:t>20.</w:t>
      </w:r>
      <w:r w:rsidRPr="002B2AA7">
        <w:rPr>
          <w:rFonts w:ascii="Calibri" w:hAnsi="Calibri"/>
          <w:noProof/>
          <w:sz w:val="20"/>
        </w:rPr>
        <w:tab/>
        <w:t xml:space="preserve">Lloyd-Smith JO, Schreiber SJ, Kopp PE and Getz WM. Superspreading and the effect of individual variation on disease emergence. </w:t>
      </w:r>
      <w:r w:rsidRPr="002B2AA7">
        <w:rPr>
          <w:rFonts w:ascii="Calibri" w:hAnsi="Calibri"/>
          <w:i/>
          <w:noProof/>
          <w:sz w:val="20"/>
        </w:rPr>
        <w:t>Nature</w:t>
      </w:r>
      <w:r w:rsidRPr="002B2AA7">
        <w:rPr>
          <w:rFonts w:ascii="Calibri" w:hAnsi="Calibri"/>
          <w:noProof/>
          <w:sz w:val="20"/>
        </w:rPr>
        <w:t xml:space="preserve"> 438: 355-9, 2005.</w:t>
      </w:r>
    </w:p>
    <w:p w:rsidR="00613208" w:rsidRDefault="00150E40" w:rsidP="00150E40">
      <w:r w:rsidRPr="00F426FB">
        <w:fldChar w:fldCharType="end"/>
      </w:r>
    </w:p>
    <w:sectPr w:rsidR="00613208" w:rsidSect="009755C1">
      <w:footerReference w:type="default" r:id="rId11"/>
      <w:footerReference w:type="first" r:id="rId12"/>
      <w:pgSz w:w="12240" w:h="15840"/>
      <w:pgMar w:top="1440" w:right="1800" w:bottom="1440" w:left="180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630B" w:rsidRDefault="00A6630B">
      <w:r>
        <w:separator/>
      </w:r>
    </w:p>
  </w:endnote>
  <w:endnote w:type="continuationSeparator" w:id="0">
    <w:p w:rsidR="00A6630B" w:rsidRDefault="00A663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630B" w:rsidRDefault="00A6630B">
    <w:pPr>
      <w:pStyle w:val="Footer"/>
      <w:jc w:val="center"/>
    </w:pPr>
  </w:p>
  <w:p w:rsidR="00A6630B" w:rsidRDefault="00A6630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4564878"/>
      <w:docPartObj>
        <w:docPartGallery w:val="Page Numbers (Bottom of Page)"/>
        <w:docPartUnique/>
      </w:docPartObj>
    </w:sdtPr>
    <w:sdtEndPr>
      <w:rPr>
        <w:noProof/>
      </w:rPr>
    </w:sdtEndPr>
    <w:sdtContent>
      <w:p w:rsidR="00A6630B" w:rsidRDefault="00A6630B">
        <w:pPr>
          <w:pStyle w:val="Footer"/>
          <w:jc w:val="center"/>
        </w:pPr>
        <w:r>
          <w:fldChar w:fldCharType="begin"/>
        </w:r>
        <w:r>
          <w:instrText xml:space="preserve"> PAGE   \* MERGEFORMAT </w:instrText>
        </w:r>
        <w:r>
          <w:fldChar w:fldCharType="separate"/>
        </w:r>
        <w:r w:rsidR="009D263B">
          <w:rPr>
            <w:noProof/>
          </w:rPr>
          <w:t>10</w:t>
        </w:r>
        <w:r>
          <w:rPr>
            <w:noProof/>
          </w:rPr>
          <w:fldChar w:fldCharType="end"/>
        </w:r>
      </w:p>
    </w:sdtContent>
  </w:sdt>
  <w:p w:rsidR="00A6630B" w:rsidRDefault="00A6630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423828"/>
      <w:docPartObj>
        <w:docPartGallery w:val="Page Numbers (Bottom of Page)"/>
        <w:docPartUnique/>
      </w:docPartObj>
    </w:sdtPr>
    <w:sdtEndPr>
      <w:rPr>
        <w:noProof/>
      </w:rPr>
    </w:sdtEndPr>
    <w:sdtContent>
      <w:p w:rsidR="00A6630B" w:rsidRDefault="00A6630B">
        <w:pPr>
          <w:pStyle w:val="Footer"/>
          <w:jc w:val="center"/>
        </w:pPr>
        <w:r>
          <w:fldChar w:fldCharType="begin"/>
        </w:r>
        <w:r>
          <w:instrText xml:space="preserve"> PAGE   \* MERGEFORMAT </w:instrText>
        </w:r>
        <w:r>
          <w:fldChar w:fldCharType="separate"/>
        </w:r>
        <w:r w:rsidR="009D263B">
          <w:rPr>
            <w:noProof/>
          </w:rPr>
          <w:t>1</w:t>
        </w:r>
        <w:r>
          <w:rPr>
            <w:noProof/>
          </w:rPr>
          <w:fldChar w:fldCharType="end"/>
        </w:r>
      </w:p>
    </w:sdtContent>
  </w:sdt>
  <w:p w:rsidR="00A6630B" w:rsidRDefault="00A663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630B" w:rsidRDefault="00A6630B">
      <w:r>
        <w:separator/>
      </w:r>
    </w:p>
  </w:footnote>
  <w:footnote w:type="continuationSeparator" w:id="0">
    <w:p w:rsidR="00A6630B" w:rsidRDefault="00A6630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2pt;height:9.2pt" o:bullet="t">
        <v:imagedata r:id="rId1" o:title="BD10266_"/>
      </v:shape>
    </w:pict>
  </w:numPicBullet>
  <w:numPicBullet w:numPicBulletId="1">
    <w:pict>
      <v:shape id="_x0000_i1027" type="#_x0000_t75" style="width:10.05pt;height:10.05pt" o:bullet="t">
        <v:imagedata r:id="rId2" o:title="BD21301_"/>
      </v:shape>
    </w:pict>
  </w:numPicBullet>
  <w:abstractNum w:abstractNumId="0">
    <w:nsid w:val="00AF5CE1"/>
    <w:multiLevelType w:val="hybridMultilevel"/>
    <w:tmpl w:val="4B7C21F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62B4E86"/>
    <w:multiLevelType w:val="hybridMultilevel"/>
    <w:tmpl w:val="4DA664FE"/>
    <w:lvl w:ilvl="0" w:tplc="D54C5210">
      <w:start w:val="1"/>
      <w:numFmt w:val="bullet"/>
      <w:lvlText w:val=""/>
      <w:lvlJc w:val="left"/>
      <w:pPr>
        <w:tabs>
          <w:tab w:val="num" w:pos="-360"/>
        </w:tabs>
        <w:ind w:left="144"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BD7093"/>
    <w:multiLevelType w:val="hybridMultilevel"/>
    <w:tmpl w:val="1D46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057056"/>
    <w:multiLevelType w:val="hybridMultilevel"/>
    <w:tmpl w:val="ACEEC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C17230"/>
    <w:multiLevelType w:val="hybridMultilevel"/>
    <w:tmpl w:val="31F83F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286EF8"/>
    <w:multiLevelType w:val="multilevel"/>
    <w:tmpl w:val="BD0AC4E6"/>
    <w:lvl w:ilvl="0">
      <w:start w:val="1"/>
      <w:numFmt w:val="bullet"/>
      <w:lvlText w:val=""/>
      <w:lvlJc w:val="left"/>
      <w:pPr>
        <w:tabs>
          <w:tab w:val="num" w:pos="0"/>
        </w:tabs>
        <w:ind w:left="216" w:hanging="216"/>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
    <w:nsid w:val="1C9F4076"/>
    <w:multiLevelType w:val="hybridMultilevel"/>
    <w:tmpl w:val="864EC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2904F4"/>
    <w:multiLevelType w:val="hybridMultilevel"/>
    <w:tmpl w:val="92380DE8"/>
    <w:lvl w:ilvl="0" w:tplc="8C44B970">
      <w:start w:val="1"/>
      <w:numFmt w:val="decimal"/>
      <w:lvlText w:val="%1"/>
      <w:lvlJc w:val="center"/>
      <w:pPr>
        <w:ind w:left="612" w:hanging="324"/>
      </w:pPr>
      <w:rPr>
        <w:rFonts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8C1B28"/>
    <w:multiLevelType w:val="hybridMultilevel"/>
    <w:tmpl w:val="FA6818BA"/>
    <w:lvl w:ilvl="0" w:tplc="BDD2AC5C">
      <w:start w:val="1"/>
      <w:numFmt w:val="decimal"/>
      <w:lvlText w:val="%1)"/>
      <w:lvlJc w:val="left"/>
      <w:pPr>
        <w:tabs>
          <w:tab w:val="num" w:pos="432"/>
        </w:tabs>
        <w:ind w:left="432"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D3B5AD0"/>
    <w:multiLevelType w:val="hybridMultilevel"/>
    <w:tmpl w:val="744059AA"/>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2EC567A8"/>
    <w:multiLevelType w:val="hybridMultilevel"/>
    <w:tmpl w:val="BD0AC4E6"/>
    <w:lvl w:ilvl="0" w:tplc="D332AA2C">
      <w:start w:val="1"/>
      <w:numFmt w:val="bullet"/>
      <w:lvlText w:val=""/>
      <w:lvlJc w:val="left"/>
      <w:pPr>
        <w:tabs>
          <w:tab w:val="num" w:pos="0"/>
        </w:tabs>
        <w:ind w:left="216" w:hanging="216"/>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7487B51"/>
    <w:multiLevelType w:val="hybridMultilevel"/>
    <w:tmpl w:val="2F8C8B1A"/>
    <w:lvl w:ilvl="0" w:tplc="E0A80D4A">
      <w:start w:val="1"/>
      <w:numFmt w:val="decimal"/>
      <w:lvlText w:val="%1)"/>
      <w:lvlJc w:val="left"/>
      <w:pPr>
        <w:tabs>
          <w:tab w:val="num" w:pos="432"/>
        </w:tabs>
        <w:ind w:left="432"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98C7041"/>
    <w:multiLevelType w:val="hybridMultilevel"/>
    <w:tmpl w:val="58ECCDF6"/>
    <w:lvl w:ilvl="0" w:tplc="04090001">
      <w:start w:val="1"/>
      <w:numFmt w:val="bullet"/>
      <w:lvlText w:val=""/>
      <w:lvlJc w:val="left"/>
      <w:pPr>
        <w:tabs>
          <w:tab w:val="num" w:pos="825"/>
        </w:tabs>
        <w:ind w:left="825" w:hanging="360"/>
      </w:pPr>
      <w:rPr>
        <w:rFonts w:ascii="Symbol" w:hAnsi="Symbol" w:hint="default"/>
      </w:rPr>
    </w:lvl>
    <w:lvl w:ilvl="1" w:tplc="04090003" w:tentative="1">
      <w:start w:val="1"/>
      <w:numFmt w:val="bullet"/>
      <w:lvlText w:val="o"/>
      <w:lvlJc w:val="left"/>
      <w:pPr>
        <w:tabs>
          <w:tab w:val="num" w:pos="1545"/>
        </w:tabs>
        <w:ind w:left="1545" w:hanging="360"/>
      </w:pPr>
      <w:rPr>
        <w:rFonts w:ascii="Courier New" w:hAnsi="Courier New" w:cs="Courier New" w:hint="default"/>
      </w:rPr>
    </w:lvl>
    <w:lvl w:ilvl="2" w:tplc="04090005" w:tentative="1">
      <w:start w:val="1"/>
      <w:numFmt w:val="bullet"/>
      <w:lvlText w:val=""/>
      <w:lvlJc w:val="left"/>
      <w:pPr>
        <w:tabs>
          <w:tab w:val="num" w:pos="2265"/>
        </w:tabs>
        <w:ind w:left="2265" w:hanging="360"/>
      </w:pPr>
      <w:rPr>
        <w:rFonts w:ascii="Wingdings" w:hAnsi="Wingdings" w:hint="default"/>
      </w:rPr>
    </w:lvl>
    <w:lvl w:ilvl="3" w:tplc="04090001" w:tentative="1">
      <w:start w:val="1"/>
      <w:numFmt w:val="bullet"/>
      <w:lvlText w:val=""/>
      <w:lvlJc w:val="left"/>
      <w:pPr>
        <w:tabs>
          <w:tab w:val="num" w:pos="2985"/>
        </w:tabs>
        <w:ind w:left="2985" w:hanging="360"/>
      </w:pPr>
      <w:rPr>
        <w:rFonts w:ascii="Symbol" w:hAnsi="Symbol" w:hint="default"/>
      </w:rPr>
    </w:lvl>
    <w:lvl w:ilvl="4" w:tplc="04090003" w:tentative="1">
      <w:start w:val="1"/>
      <w:numFmt w:val="bullet"/>
      <w:lvlText w:val="o"/>
      <w:lvlJc w:val="left"/>
      <w:pPr>
        <w:tabs>
          <w:tab w:val="num" w:pos="3705"/>
        </w:tabs>
        <w:ind w:left="3705" w:hanging="360"/>
      </w:pPr>
      <w:rPr>
        <w:rFonts w:ascii="Courier New" w:hAnsi="Courier New" w:cs="Courier New" w:hint="default"/>
      </w:rPr>
    </w:lvl>
    <w:lvl w:ilvl="5" w:tplc="04090005" w:tentative="1">
      <w:start w:val="1"/>
      <w:numFmt w:val="bullet"/>
      <w:lvlText w:val=""/>
      <w:lvlJc w:val="left"/>
      <w:pPr>
        <w:tabs>
          <w:tab w:val="num" w:pos="4425"/>
        </w:tabs>
        <w:ind w:left="4425" w:hanging="360"/>
      </w:pPr>
      <w:rPr>
        <w:rFonts w:ascii="Wingdings" w:hAnsi="Wingdings" w:hint="default"/>
      </w:rPr>
    </w:lvl>
    <w:lvl w:ilvl="6" w:tplc="04090001" w:tentative="1">
      <w:start w:val="1"/>
      <w:numFmt w:val="bullet"/>
      <w:lvlText w:val=""/>
      <w:lvlJc w:val="left"/>
      <w:pPr>
        <w:tabs>
          <w:tab w:val="num" w:pos="5145"/>
        </w:tabs>
        <w:ind w:left="5145" w:hanging="360"/>
      </w:pPr>
      <w:rPr>
        <w:rFonts w:ascii="Symbol" w:hAnsi="Symbol" w:hint="default"/>
      </w:rPr>
    </w:lvl>
    <w:lvl w:ilvl="7" w:tplc="04090003" w:tentative="1">
      <w:start w:val="1"/>
      <w:numFmt w:val="bullet"/>
      <w:lvlText w:val="o"/>
      <w:lvlJc w:val="left"/>
      <w:pPr>
        <w:tabs>
          <w:tab w:val="num" w:pos="5865"/>
        </w:tabs>
        <w:ind w:left="5865" w:hanging="360"/>
      </w:pPr>
      <w:rPr>
        <w:rFonts w:ascii="Courier New" w:hAnsi="Courier New" w:cs="Courier New" w:hint="default"/>
      </w:rPr>
    </w:lvl>
    <w:lvl w:ilvl="8" w:tplc="04090005" w:tentative="1">
      <w:start w:val="1"/>
      <w:numFmt w:val="bullet"/>
      <w:lvlText w:val=""/>
      <w:lvlJc w:val="left"/>
      <w:pPr>
        <w:tabs>
          <w:tab w:val="num" w:pos="6585"/>
        </w:tabs>
        <w:ind w:left="6585" w:hanging="360"/>
      </w:pPr>
      <w:rPr>
        <w:rFonts w:ascii="Wingdings" w:hAnsi="Wingdings" w:hint="default"/>
      </w:rPr>
    </w:lvl>
  </w:abstractNum>
  <w:abstractNum w:abstractNumId="13">
    <w:nsid w:val="3AAE7232"/>
    <w:multiLevelType w:val="hybridMultilevel"/>
    <w:tmpl w:val="1D46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C940F42"/>
    <w:multiLevelType w:val="multilevel"/>
    <w:tmpl w:val="5F26CFC8"/>
    <w:lvl w:ilvl="0">
      <w:start w:val="1"/>
      <w:numFmt w:val="bullet"/>
      <w:lvlText w:val=""/>
      <w:lvlJc w:val="left"/>
      <w:pPr>
        <w:tabs>
          <w:tab w:val="num" w:pos="0"/>
        </w:tabs>
        <w:ind w:left="216" w:firstLine="144"/>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55DC33C9"/>
    <w:multiLevelType w:val="hybridMultilevel"/>
    <w:tmpl w:val="D4E4E2E0"/>
    <w:lvl w:ilvl="0" w:tplc="07FE0664">
      <w:start w:val="1"/>
      <w:numFmt w:val="bullet"/>
      <w:lvlText w:val=""/>
      <w:lvlJc w:val="left"/>
      <w:pPr>
        <w:tabs>
          <w:tab w:val="num" w:pos="0"/>
        </w:tabs>
        <w:ind w:left="0"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55EF03FB"/>
    <w:multiLevelType w:val="multilevel"/>
    <w:tmpl w:val="4DA664FE"/>
    <w:lvl w:ilvl="0">
      <w:start w:val="1"/>
      <w:numFmt w:val="bullet"/>
      <w:lvlText w:val=""/>
      <w:lvlJc w:val="left"/>
      <w:pPr>
        <w:tabs>
          <w:tab w:val="num" w:pos="-360"/>
        </w:tabs>
        <w:ind w:left="144"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5C876C24"/>
    <w:multiLevelType w:val="hybridMultilevel"/>
    <w:tmpl w:val="CDE422A6"/>
    <w:lvl w:ilvl="0" w:tplc="0FDA9300">
      <w:start w:val="1"/>
      <w:numFmt w:val="bullet"/>
      <w:lvlText w:val=""/>
      <w:lvlJc w:val="left"/>
      <w:pPr>
        <w:tabs>
          <w:tab w:val="num" w:pos="360"/>
        </w:tabs>
        <w:ind w:left="360" w:firstLine="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62CA1B79"/>
    <w:multiLevelType w:val="multilevel"/>
    <w:tmpl w:val="D4E4E2E0"/>
    <w:lvl w:ilvl="0">
      <w:start w:val="1"/>
      <w:numFmt w:val="bullet"/>
      <w:lvlText w:val=""/>
      <w:lvlJc w:val="left"/>
      <w:pPr>
        <w:tabs>
          <w:tab w:val="num" w:pos="0"/>
        </w:tabs>
        <w:ind w:left="0"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66C4307E"/>
    <w:multiLevelType w:val="hybridMultilevel"/>
    <w:tmpl w:val="118CA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8100231"/>
    <w:multiLevelType w:val="multilevel"/>
    <w:tmpl w:val="CDE422A6"/>
    <w:lvl w:ilvl="0">
      <w:start w:val="1"/>
      <w:numFmt w:val="bullet"/>
      <w:lvlText w:val=""/>
      <w:lvlJc w:val="left"/>
      <w:pPr>
        <w:tabs>
          <w:tab w:val="num" w:pos="360"/>
        </w:tabs>
        <w:ind w:left="360" w:firstLine="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6BEC7D7D"/>
    <w:multiLevelType w:val="hybridMultilevel"/>
    <w:tmpl w:val="553EB27A"/>
    <w:lvl w:ilvl="0" w:tplc="0ABE9FC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6556B07"/>
    <w:multiLevelType w:val="hybridMultilevel"/>
    <w:tmpl w:val="5F26CFC8"/>
    <w:lvl w:ilvl="0" w:tplc="1A9C1356">
      <w:start w:val="1"/>
      <w:numFmt w:val="bullet"/>
      <w:lvlText w:val=""/>
      <w:lvlJc w:val="left"/>
      <w:pPr>
        <w:tabs>
          <w:tab w:val="num" w:pos="0"/>
        </w:tabs>
        <w:ind w:left="216" w:firstLine="144"/>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77861640"/>
    <w:multiLevelType w:val="hybridMultilevel"/>
    <w:tmpl w:val="BAA02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11"/>
  </w:num>
  <w:num w:numId="4">
    <w:abstractNumId w:val="8"/>
  </w:num>
  <w:num w:numId="5">
    <w:abstractNumId w:val="17"/>
  </w:num>
  <w:num w:numId="6">
    <w:abstractNumId w:val="20"/>
  </w:num>
  <w:num w:numId="7">
    <w:abstractNumId w:val="10"/>
  </w:num>
  <w:num w:numId="8">
    <w:abstractNumId w:val="5"/>
  </w:num>
  <w:num w:numId="9">
    <w:abstractNumId w:val="22"/>
  </w:num>
  <w:num w:numId="10">
    <w:abstractNumId w:val="14"/>
  </w:num>
  <w:num w:numId="11">
    <w:abstractNumId w:val="1"/>
  </w:num>
  <w:num w:numId="12">
    <w:abstractNumId w:val="16"/>
  </w:num>
  <w:num w:numId="13">
    <w:abstractNumId w:val="15"/>
  </w:num>
  <w:num w:numId="14">
    <w:abstractNumId w:val="18"/>
  </w:num>
  <w:num w:numId="15">
    <w:abstractNumId w:val="9"/>
  </w:num>
  <w:num w:numId="16">
    <w:abstractNumId w:val="6"/>
  </w:num>
  <w:num w:numId="17">
    <w:abstractNumId w:val="3"/>
  </w:num>
  <w:num w:numId="18">
    <w:abstractNumId w:val="4"/>
  </w:num>
  <w:num w:numId="19">
    <w:abstractNumId w:val="7"/>
  </w:num>
  <w:num w:numId="20">
    <w:abstractNumId w:val="23"/>
  </w:num>
  <w:num w:numId="21">
    <w:abstractNumId w:val="19"/>
  </w:num>
  <w:num w:numId="22">
    <w:abstractNumId w:val="2"/>
  </w:num>
  <w:num w:numId="23">
    <w:abstractNumId w:val="21"/>
  </w:num>
  <w:num w:numId="24">
    <w:abstractNumId w:val="1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ll Numbered full journal&lt;/Style&gt;&lt;LeftDelim&gt;{&lt;/LeftDelim&gt;&lt;RightDelim&gt;}&lt;/RightDelim&gt;&lt;FontName&gt;Calibri&lt;/FontName&gt;&lt;FontSize&gt;10&lt;/FontSize&gt;&lt;ReflistTitle&gt;&lt;/ReflistTitle&gt;&lt;StartingRefnum&gt;1&lt;/StartingRefnum&gt;&lt;FirstLineIndent&gt;0&lt;/FirstLineIndent&gt;&lt;HangingIndent&gt;432&lt;/HangingIndent&gt;&lt;LineSpacing&gt;0&lt;/LineSpacing&gt;&lt;SpaceAfter&gt;0&lt;/SpaceAfter&gt;&lt;HyperlinksEnabled&gt;1&lt;/HyperlinksEnabled&gt;&lt;HyperlinksVisible&gt;0&lt;/HyperlinksVisible&gt;&lt;/ENLayout&gt;"/>
    <w:docVar w:name="EN.Libraries" w:val="&lt;Libraries&gt;&lt;item db-id=&quot;909ptpt5t2e5faedaz9x0zfztfra0p0ffps0&quot;&gt;Bills library&lt;record-ids&gt;&lt;item&gt;4479&lt;/item&gt;&lt;item&gt;4725&lt;/item&gt;&lt;item&gt;4741&lt;/item&gt;&lt;item&gt;4840&lt;/item&gt;&lt;item&gt;4874&lt;/item&gt;&lt;item&gt;4893&lt;/item&gt;&lt;item&gt;4942&lt;/item&gt;&lt;item&gt;4967&lt;/item&gt;&lt;item&gt;4982&lt;/item&gt;&lt;item&gt;5022&lt;/item&gt;&lt;item&gt;5039&lt;/item&gt;&lt;item&gt;5117&lt;/item&gt;&lt;item&gt;5135&lt;/item&gt;&lt;item&gt;5161&lt;/item&gt;&lt;item&gt;5164&lt;/item&gt;&lt;item&gt;5314&lt;/item&gt;&lt;item&gt;5393&lt;/item&gt;&lt;item&gt;5422&lt;/item&gt;&lt;item&gt;5502&lt;/item&gt;&lt;item&gt;5503&lt;/item&gt;&lt;/record-ids&gt;&lt;/item&gt;&lt;/Libraries&gt;"/>
  </w:docVars>
  <w:rsids>
    <w:rsidRoot w:val="00A469D0"/>
    <w:rsid w:val="00002DE7"/>
    <w:rsid w:val="00002E5C"/>
    <w:rsid w:val="00003573"/>
    <w:rsid w:val="00003A2B"/>
    <w:rsid w:val="00004321"/>
    <w:rsid w:val="00005535"/>
    <w:rsid w:val="00011D51"/>
    <w:rsid w:val="00014E02"/>
    <w:rsid w:val="000157BF"/>
    <w:rsid w:val="00016202"/>
    <w:rsid w:val="00024D13"/>
    <w:rsid w:val="00030876"/>
    <w:rsid w:val="00035841"/>
    <w:rsid w:val="00037DA7"/>
    <w:rsid w:val="00044B9A"/>
    <w:rsid w:val="00046D97"/>
    <w:rsid w:val="00047990"/>
    <w:rsid w:val="00051832"/>
    <w:rsid w:val="000540BD"/>
    <w:rsid w:val="000560E9"/>
    <w:rsid w:val="000579A6"/>
    <w:rsid w:val="0006738A"/>
    <w:rsid w:val="000703B1"/>
    <w:rsid w:val="00070B3F"/>
    <w:rsid w:val="00071C78"/>
    <w:rsid w:val="00073CB9"/>
    <w:rsid w:val="0007693D"/>
    <w:rsid w:val="00077606"/>
    <w:rsid w:val="00077DBA"/>
    <w:rsid w:val="00080B2C"/>
    <w:rsid w:val="00080E8B"/>
    <w:rsid w:val="00082722"/>
    <w:rsid w:val="00082E84"/>
    <w:rsid w:val="000837E1"/>
    <w:rsid w:val="00084C4D"/>
    <w:rsid w:val="00085BBC"/>
    <w:rsid w:val="00092203"/>
    <w:rsid w:val="000924E0"/>
    <w:rsid w:val="000925CE"/>
    <w:rsid w:val="00092C74"/>
    <w:rsid w:val="000930B3"/>
    <w:rsid w:val="00093EAD"/>
    <w:rsid w:val="0009498D"/>
    <w:rsid w:val="000949FD"/>
    <w:rsid w:val="00095D2B"/>
    <w:rsid w:val="00097338"/>
    <w:rsid w:val="00097820"/>
    <w:rsid w:val="000A068E"/>
    <w:rsid w:val="000A0720"/>
    <w:rsid w:val="000A0BAF"/>
    <w:rsid w:val="000A150D"/>
    <w:rsid w:val="000A18A2"/>
    <w:rsid w:val="000A3D83"/>
    <w:rsid w:val="000A4F73"/>
    <w:rsid w:val="000B2D7B"/>
    <w:rsid w:val="000B306E"/>
    <w:rsid w:val="000B417B"/>
    <w:rsid w:val="000C0A10"/>
    <w:rsid w:val="000C12E6"/>
    <w:rsid w:val="000C1920"/>
    <w:rsid w:val="000C3033"/>
    <w:rsid w:val="000C374A"/>
    <w:rsid w:val="000C4DE5"/>
    <w:rsid w:val="000C74AA"/>
    <w:rsid w:val="000D2AE0"/>
    <w:rsid w:val="000D3441"/>
    <w:rsid w:val="000D75DA"/>
    <w:rsid w:val="000E1237"/>
    <w:rsid w:val="000E1AD0"/>
    <w:rsid w:val="000E2AED"/>
    <w:rsid w:val="000E3CDF"/>
    <w:rsid w:val="000E62AB"/>
    <w:rsid w:val="000E6674"/>
    <w:rsid w:val="000F292E"/>
    <w:rsid w:val="000F40A4"/>
    <w:rsid w:val="000F59F9"/>
    <w:rsid w:val="000F618B"/>
    <w:rsid w:val="000F6B5A"/>
    <w:rsid w:val="001034DA"/>
    <w:rsid w:val="00103569"/>
    <w:rsid w:val="001043E0"/>
    <w:rsid w:val="00105FE5"/>
    <w:rsid w:val="001110B9"/>
    <w:rsid w:val="00111862"/>
    <w:rsid w:val="00116E71"/>
    <w:rsid w:val="00123DEA"/>
    <w:rsid w:val="001241AC"/>
    <w:rsid w:val="00124F40"/>
    <w:rsid w:val="00125181"/>
    <w:rsid w:val="00126504"/>
    <w:rsid w:val="00130299"/>
    <w:rsid w:val="0013381E"/>
    <w:rsid w:val="00136C72"/>
    <w:rsid w:val="0014302C"/>
    <w:rsid w:val="00150C87"/>
    <w:rsid w:val="00150E40"/>
    <w:rsid w:val="00151521"/>
    <w:rsid w:val="001539F1"/>
    <w:rsid w:val="0016000E"/>
    <w:rsid w:val="00160821"/>
    <w:rsid w:val="00160DE0"/>
    <w:rsid w:val="00165B05"/>
    <w:rsid w:val="001672C2"/>
    <w:rsid w:val="00171BE9"/>
    <w:rsid w:val="001750D7"/>
    <w:rsid w:val="00175542"/>
    <w:rsid w:val="0017766F"/>
    <w:rsid w:val="00180E82"/>
    <w:rsid w:val="0018434A"/>
    <w:rsid w:val="001847C8"/>
    <w:rsid w:val="0018550C"/>
    <w:rsid w:val="001855C1"/>
    <w:rsid w:val="001871EB"/>
    <w:rsid w:val="0018740E"/>
    <w:rsid w:val="001941DB"/>
    <w:rsid w:val="0019625E"/>
    <w:rsid w:val="00196359"/>
    <w:rsid w:val="001A1D29"/>
    <w:rsid w:val="001A1DF6"/>
    <w:rsid w:val="001A7CCD"/>
    <w:rsid w:val="001B4011"/>
    <w:rsid w:val="001B6DBD"/>
    <w:rsid w:val="001B77B3"/>
    <w:rsid w:val="001B7F7C"/>
    <w:rsid w:val="001C4EF3"/>
    <w:rsid w:val="001D4DE8"/>
    <w:rsid w:val="001D7A39"/>
    <w:rsid w:val="001E1E51"/>
    <w:rsid w:val="001E44CD"/>
    <w:rsid w:val="001F6308"/>
    <w:rsid w:val="00201D7C"/>
    <w:rsid w:val="00202873"/>
    <w:rsid w:val="00202EB8"/>
    <w:rsid w:val="0020468E"/>
    <w:rsid w:val="00204693"/>
    <w:rsid w:val="002063D2"/>
    <w:rsid w:val="00207CBD"/>
    <w:rsid w:val="00210946"/>
    <w:rsid w:val="00211944"/>
    <w:rsid w:val="00211E3E"/>
    <w:rsid w:val="00213343"/>
    <w:rsid w:val="002140E4"/>
    <w:rsid w:val="00215A2B"/>
    <w:rsid w:val="00216382"/>
    <w:rsid w:val="00216B72"/>
    <w:rsid w:val="002206A5"/>
    <w:rsid w:val="00220731"/>
    <w:rsid w:val="00221DE3"/>
    <w:rsid w:val="00221E72"/>
    <w:rsid w:val="0022253C"/>
    <w:rsid w:val="00223434"/>
    <w:rsid w:val="00226547"/>
    <w:rsid w:val="0022718F"/>
    <w:rsid w:val="002311D2"/>
    <w:rsid w:val="0023133D"/>
    <w:rsid w:val="00234743"/>
    <w:rsid w:val="00235CCF"/>
    <w:rsid w:val="00235E75"/>
    <w:rsid w:val="002409DC"/>
    <w:rsid w:val="00246BA9"/>
    <w:rsid w:val="002511F3"/>
    <w:rsid w:val="002511FF"/>
    <w:rsid w:val="00253F78"/>
    <w:rsid w:val="00262548"/>
    <w:rsid w:val="0026338E"/>
    <w:rsid w:val="00263F61"/>
    <w:rsid w:val="002647F4"/>
    <w:rsid w:val="00264855"/>
    <w:rsid w:val="00266D59"/>
    <w:rsid w:val="002703B7"/>
    <w:rsid w:val="002727D2"/>
    <w:rsid w:val="00272A61"/>
    <w:rsid w:val="0027339A"/>
    <w:rsid w:val="0027443B"/>
    <w:rsid w:val="00274C02"/>
    <w:rsid w:val="00280604"/>
    <w:rsid w:val="00282BA5"/>
    <w:rsid w:val="00283BEC"/>
    <w:rsid w:val="00283C4F"/>
    <w:rsid w:val="00287975"/>
    <w:rsid w:val="002916EA"/>
    <w:rsid w:val="00293139"/>
    <w:rsid w:val="00293145"/>
    <w:rsid w:val="00294831"/>
    <w:rsid w:val="0029531C"/>
    <w:rsid w:val="00295C11"/>
    <w:rsid w:val="002963D2"/>
    <w:rsid w:val="00297FF0"/>
    <w:rsid w:val="002A6378"/>
    <w:rsid w:val="002B2AA7"/>
    <w:rsid w:val="002B4B5D"/>
    <w:rsid w:val="002B57E6"/>
    <w:rsid w:val="002B65FB"/>
    <w:rsid w:val="002C05C6"/>
    <w:rsid w:val="002C1880"/>
    <w:rsid w:val="002C2617"/>
    <w:rsid w:val="002C3755"/>
    <w:rsid w:val="002C3DBF"/>
    <w:rsid w:val="002C6A60"/>
    <w:rsid w:val="002C7296"/>
    <w:rsid w:val="002C746F"/>
    <w:rsid w:val="002D4697"/>
    <w:rsid w:val="002F1F55"/>
    <w:rsid w:val="002F3D85"/>
    <w:rsid w:val="00300873"/>
    <w:rsid w:val="0030461F"/>
    <w:rsid w:val="003058CD"/>
    <w:rsid w:val="003065D9"/>
    <w:rsid w:val="00306A1E"/>
    <w:rsid w:val="00306BBE"/>
    <w:rsid w:val="003138AD"/>
    <w:rsid w:val="0031444E"/>
    <w:rsid w:val="003172F8"/>
    <w:rsid w:val="00317FF6"/>
    <w:rsid w:val="00321D8F"/>
    <w:rsid w:val="00325D9D"/>
    <w:rsid w:val="003268C7"/>
    <w:rsid w:val="00327C8C"/>
    <w:rsid w:val="0033324A"/>
    <w:rsid w:val="003368EC"/>
    <w:rsid w:val="00340E4B"/>
    <w:rsid w:val="00341F87"/>
    <w:rsid w:val="00342B2A"/>
    <w:rsid w:val="00342E14"/>
    <w:rsid w:val="00343FBB"/>
    <w:rsid w:val="00347433"/>
    <w:rsid w:val="00350390"/>
    <w:rsid w:val="00354380"/>
    <w:rsid w:val="00360005"/>
    <w:rsid w:val="0036150D"/>
    <w:rsid w:val="00361C13"/>
    <w:rsid w:val="003627A5"/>
    <w:rsid w:val="0037190C"/>
    <w:rsid w:val="00371BCD"/>
    <w:rsid w:val="003721FE"/>
    <w:rsid w:val="003730E6"/>
    <w:rsid w:val="00376BB3"/>
    <w:rsid w:val="00376CD1"/>
    <w:rsid w:val="003771BF"/>
    <w:rsid w:val="0038279C"/>
    <w:rsid w:val="00385671"/>
    <w:rsid w:val="00387E24"/>
    <w:rsid w:val="003900F9"/>
    <w:rsid w:val="00391412"/>
    <w:rsid w:val="003948C0"/>
    <w:rsid w:val="003A05A2"/>
    <w:rsid w:val="003A2A67"/>
    <w:rsid w:val="003A637D"/>
    <w:rsid w:val="003A6527"/>
    <w:rsid w:val="003B0320"/>
    <w:rsid w:val="003B239A"/>
    <w:rsid w:val="003B53CD"/>
    <w:rsid w:val="003B7E86"/>
    <w:rsid w:val="003C5766"/>
    <w:rsid w:val="003C697C"/>
    <w:rsid w:val="003C7731"/>
    <w:rsid w:val="003C7DDA"/>
    <w:rsid w:val="003D03EF"/>
    <w:rsid w:val="003D0886"/>
    <w:rsid w:val="003D1D45"/>
    <w:rsid w:val="003D2479"/>
    <w:rsid w:val="003D28D8"/>
    <w:rsid w:val="003D3EEB"/>
    <w:rsid w:val="003E0938"/>
    <w:rsid w:val="003E3E0E"/>
    <w:rsid w:val="003E5FAA"/>
    <w:rsid w:val="003E72FB"/>
    <w:rsid w:val="003F0977"/>
    <w:rsid w:val="003F5691"/>
    <w:rsid w:val="0040278F"/>
    <w:rsid w:val="00404812"/>
    <w:rsid w:val="00406AB5"/>
    <w:rsid w:val="0041169D"/>
    <w:rsid w:val="0041375B"/>
    <w:rsid w:val="00414522"/>
    <w:rsid w:val="004148A1"/>
    <w:rsid w:val="00414E77"/>
    <w:rsid w:val="004171EB"/>
    <w:rsid w:val="00417257"/>
    <w:rsid w:val="0042180B"/>
    <w:rsid w:val="0042392B"/>
    <w:rsid w:val="00427618"/>
    <w:rsid w:val="00430842"/>
    <w:rsid w:val="004308D7"/>
    <w:rsid w:val="0043368E"/>
    <w:rsid w:val="00435A38"/>
    <w:rsid w:val="00437B28"/>
    <w:rsid w:val="004407DD"/>
    <w:rsid w:val="004504EF"/>
    <w:rsid w:val="00455C7E"/>
    <w:rsid w:val="004570A0"/>
    <w:rsid w:val="00466264"/>
    <w:rsid w:val="0046735C"/>
    <w:rsid w:val="00473409"/>
    <w:rsid w:val="00477F08"/>
    <w:rsid w:val="00481013"/>
    <w:rsid w:val="00484B7A"/>
    <w:rsid w:val="00491D09"/>
    <w:rsid w:val="00495CAE"/>
    <w:rsid w:val="00495D06"/>
    <w:rsid w:val="004A12A8"/>
    <w:rsid w:val="004A23F0"/>
    <w:rsid w:val="004A3564"/>
    <w:rsid w:val="004A4061"/>
    <w:rsid w:val="004A5793"/>
    <w:rsid w:val="004A684E"/>
    <w:rsid w:val="004B0A56"/>
    <w:rsid w:val="004B44A3"/>
    <w:rsid w:val="004B4A8C"/>
    <w:rsid w:val="004C0098"/>
    <w:rsid w:val="004C1C2F"/>
    <w:rsid w:val="004C2290"/>
    <w:rsid w:val="004C4224"/>
    <w:rsid w:val="004C5720"/>
    <w:rsid w:val="004C6AE8"/>
    <w:rsid w:val="004D0E0F"/>
    <w:rsid w:val="004D0E40"/>
    <w:rsid w:val="004D1DA6"/>
    <w:rsid w:val="004D3FAF"/>
    <w:rsid w:val="004D523D"/>
    <w:rsid w:val="004E02F5"/>
    <w:rsid w:val="004E0867"/>
    <w:rsid w:val="004E23FA"/>
    <w:rsid w:val="004E5782"/>
    <w:rsid w:val="004E585A"/>
    <w:rsid w:val="004E673F"/>
    <w:rsid w:val="004E688E"/>
    <w:rsid w:val="004F3473"/>
    <w:rsid w:val="004F3A87"/>
    <w:rsid w:val="004F4407"/>
    <w:rsid w:val="004F4DE3"/>
    <w:rsid w:val="004F62CC"/>
    <w:rsid w:val="004F765D"/>
    <w:rsid w:val="004F7D43"/>
    <w:rsid w:val="00502B2F"/>
    <w:rsid w:val="0050463F"/>
    <w:rsid w:val="00506E1C"/>
    <w:rsid w:val="0051443F"/>
    <w:rsid w:val="00514D7C"/>
    <w:rsid w:val="00514F31"/>
    <w:rsid w:val="005152A7"/>
    <w:rsid w:val="00515614"/>
    <w:rsid w:val="00515D47"/>
    <w:rsid w:val="00520F3F"/>
    <w:rsid w:val="00521EDF"/>
    <w:rsid w:val="005227D3"/>
    <w:rsid w:val="00523065"/>
    <w:rsid w:val="0053035D"/>
    <w:rsid w:val="005317AB"/>
    <w:rsid w:val="0053279C"/>
    <w:rsid w:val="00532BAA"/>
    <w:rsid w:val="00533BB0"/>
    <w:rsid w:val="005351CA"/>
    <w:rsid w:val="00541E6E"/>
    <w:rsid w:val="00542C67"/>
    <w:rsid w:val="005442CD"/>
    <w:rsid w:val="00544FC1"/>
    <w:rsid w:val="00545057"/>
    <w:rsid w:val="00550AD3"/>
    <w:rsid w:val="005515F5"/>
    <w:rsid w:val="005523AA"/>
    <w:rsid w:val="00552C99"/>
    <w:rsid w:val="005532D2"/>
    <w:rsid w:val="00555A40"/>
    <w:rsid w:val="005607D7"/>
    <w:rsid w:val="00566A17"/>
    <w:rsid w:val="00567418"/>
    <w:rsid w:val="005707B6"/>
    <w:rsid w:val="0057185D"/>
    <w:rsid w:val="00573C52"/>
    <w:rsid w:val="005832F5"/>
    <w:rsid w:val="00583877"/>
    <w:rsid w:val="00584F6D"/>
    <w:rsid w:val="00587D8D"/>
    <w:rsid w:val="00594EA1"/>
    <w:rsid w:val="0059598E"/>
    <w:rsid w:val="005A1336"/>
    <w:rsid w:val="005A1843"/>
    <w:rsid w:val="005A1A0C"/>
    <w:rsid w:val="005A221A"/>
    <w:rsid w:val="005A38C4"/>
    <w:rsid w:val="005A3CD2"/>
    <w:rsid w:val="005A6476"/>
    <w:rsid w:val="005B0B5F"/>
    <w:rsid w:val="005B12DA"/>
    <w:rsid w:val="005B27C4"/>
    <w:rsid w:val="005B4246"/>
    <w:rsid w:val="005C02BB"/>
    <w:rsid w:val="005C0791"/>
    <w:rsid w:val="005C0FBC"/>
    <w:rsid w:val="005C2F11"/>
    <w:rsid w:val="005C3003"/>
    <w:rsid w:val="005C40C2"/>
    <w:rsid w:val="005C4775"/>
    <w:rsid w:val="005D245F"/>
    <w:rsid w:val="005D2CA6"/>
    <w:rsid w:val="005E0D2D"/>
    <w:rsid w:val="005E1B53"/>
    <w:rsid w:val="005F1B3D"/>
    <w:rsid w:val="005F5124"/>
    <w:rsid w:val="005F64D3"/>
    <w:rsid w:val="00601EE2"/>
    <w:rsid w:val="00603ECB"/>
    <w:rsid w:val="006075AA"/>
    <w:rsid w:val="006114CF"/>
    <w:rsid w:val="0061279D"/>
    <w:rsid w:val="00613208"/>
    <w:rsid w:val="00614185"/>
    <w:rsid w:val="006164A5"/>
    <w:rsid w:val="00620321"/>
    <w:rsid w:val="006207D3"/>
    <w:rsid w:val="0062098E"/>
    <w:rsid w:val="0062183E"/>
    <w:rsid w:val="00625F3B"/>
    <w:rsid w:val="006273C2"/>
    <w:rsid w:val="00630D83"/>
    <w:rsid w:val="00630EDE"/>
    <w:rsid w:val="00631EC7"/>
    <w:rsid w:val="00631F14"/>
    <w:rsid w:val="006321F7"/>
    <w:rsid w:val="00633FE4"/>
    <w:rsid w:val="00634031"/>
    <w:rsid w:val="00642BFA"/>
    <w:rsid w:val="006456AD"/>
    <w:rsid w:val="00647281"/>
    <w:rsid w:val="00650515"/>
    <w:rsid w:val="006505C5"/>
    <w:rsid w:val="00651EE6"/>
    <w:rsid w:val="006531D9"/>
    <w:rsid w:val="00654B7D"/>
    <w:rsid w:val="00655E99"/>
    <w:rsid w:val="00656CEF"/>
    <w:rsid w:val="00657E28"/>
    <w:rsid w:val="006602DF"/>
    <w:rsid w:val="0066221E"/>
    <w:rsid w:val="00662A93"/>
    <w:rsid w:val="00662AA9"/>
    <w:rsid w:val="006675EC"/>
    <w:rsid w:val="00674071"/>
    <w:rsid w:val="00675629"/>
    <w:rsid w:val="00675E08"/>
    <w:rsid w:val="00676E91"/>
    <w:rsid w:val="00677BB9"/>
    <w:rsid w:val="0068047A"/>
    <w:rsid w:val="0068656A"/>
    <w:rsid w:val="0068698F"/>
    <w:rsid w:val="0069227C"/>
    <w:rsid w:val="006933EC"/>
    <w:rsid w:val="00696C23"/>
    <w:rsid w:val="0069790D"/>
    <w:rsid w:val="006A2D4B"/>
    <w:rsid w:val="006A5FE5"/>
    <w:rsid w:val="006B2F2F"/>
    <w:rsid w:val="006B45CD"/>
    <w:rsid w:val="006B53E5"/>
    <w:rsid w:val="006B577A"/>
    <w:rsid w:val="006C36EE"/>
    <w:rsid w:val="006C3C9D"/>
    <w:rsid w:val="006D35B3"/>
    <w:rsid w:val="006E10CD"/>
    <w:rsid w:val="006E1E80"/>
    <w:rsid w:val="006E23AB"/>
    <w:rsid w:val="006E41EE"/>
    <w:rsid w:val="006E64C4"/>
    <w:rsid w:val="006E6582"/>
    <w:rsid w:val="006E747F"/>
    <w:rsid w:val="006E7B4E"/>
    <w:rsid w:val="006F168C"/>
    <w:rsid w:val="006F1F82"/>
    <w:rsid w:val="006F52DC"/>
    <w:rsid w:val="00700008"/>
    <w:rsid w:val="0070568D"/>
    <w:rsid w:val="0070611A"/>
    <w:rsid w:val="0071142F"/>
    <w:rsid w:val="007156A0"/>
    <w:rsid w:val="00717C43"/>
    <w:rsid w:val="00725FFC"/>
    <w:rsid w:val="00740BDF"/>
    <w:rsid w:val="00741DC6"/>
    <w:rsid w:val="00743A89"/>
    <w:rsid w:val="007460C1"/>
    <w:rsid w:val="007502FB"/>
    <w:rsid w:val="007523C7"/>
    <w:rsid w:val="0075627D"/>
    <w:rsid w:val="0076391F"/>
    <w:rsid w:val="00765434"/>
    <w:rsid w:val="00773655"/>
    <w:rsid w:val="007751C2"/>
    <w:rsid w:val="00776964"/>
    <w:rsid w:val="00780388"/>
    <w:rsid w:val="0078356E"/>
    <w:rsid w:val="007A3648"/>
    <w:rsid w:val="007A3EA3"/>
    <w:rsid w:val="007A43F3"/>
    <w:rsid w:val="007A4596"/>
    <w:rsid w:val="007A4724"/>
    <w:rsid w:val="007A4A65"/>
    <w:rsid w:val="007A782D"/>
    <w:rsid w:val="007A7DAA"/>
    <w:rsid w:val="007B51EF"/>
    <w:rsid w:val="007C1633"/>
    <w:rsid w:val="007C22C7"/>
    <w:rsid w:val="007D0989"/>
    <w:rsid w:val="007D258B"/>
    <w:rsid w:val="007D5C16"/>
    <w:rsid w:val="007D7293"/>
    <w:rsid w:val="007D795F"/>
    <w:rsid w:val="007D79BD"/>
    <w:rsid w:val="007D7A26"/>
    <w:rsid w:val="007E795C"/>
    <w:rsid w:val="007F0A77"/>
    <w:rsid w:val="007F0D12"/>
    <w:rsid w:val="007F53B0"/>
    <w:rsid w:val="007F6580"/>
    <w:rsid w:val="00805266"/>
    <w:rsid w:val="0081245C"/>
    <w:rsid w:val="0081262C"/>
    <w:rsid w:val="00812925"/>
    <w:rsid w:val="00813103"/>
    <w:rsid w:val="00813640"/>
    <w:rsid w:val="008151C0"/>
    <w:rsid w:val="00815B05"/>
    <w:rsid w:val="008165B8"/>
    <w:rsid w:val="0081740B"/>
    <w:rsid w:val="00817F9E"/>
    <w:rsid w:val="008226F1"/>
    <w:rsid w:val="0082323B"/>
    <w:rsid w:val="00823722"/>
    <w:rsid w:val="00824D7B"/>
    <w:rsid w:val="00824DC9"/>
    <w:rsid w:val="00827253"/>
    <w:rsid w:val="00832584"/>
    <w:rsid w:val="00832DCA"/>
    <w:rsid w:val="00834204"/>
    <w:rsid w:val="008359D0"/>
    <w:rsid w:val="00841442"/>
    <w:rsid w:val="008417C0"/>
    <w:rsid w:val="00843AE5"/>
    <w:rsid w:val="00843E2D"/>
    <w:rsid w:val="00844245"/>
    <w:rsid w:val="0084424D"/>
    <w:rsid w:val="00846A99"/>
    <w:rsid w:val="00847D0D"/>
    <w:rsid w:val="008539FE"/>
    <w:rsid w:val="00861555"/>
    <w:rsid w:val="00862599"/>
    <w:rsid w:val="008638E7"/>
    <w:rsid w:val="00864506"/>
    <w:rsid w:val="00866BE6"/>
    <w:rsid w:val="0086791F"/>
    <w:rsid w:val="00867AFF"/>
    <w:rsid w:val="0087022C"/>
    <w:rsid w:val="008706AF"/>
    <w:rsid w:val="00871EA8"/>
    <w:rsid w:val="00873F55"/>
    <w:rsid w:val="00874FB6"/>
    <w:rsid w:val="008774AB"/>
    <w:rsid w:val="00877EC6"/>
    <w:rsid w:val="00877ED1"/>
    <w:rsid w:val="008810B7"/>
    <w:rsid w:val="00881EA1"/>
    <w:rsid w:val="00884B8D"/>
    <w:rsid w:val="00884E03"/>
    <w:rsid w:val="00884F7A"/>
    <w:rsid w:val="008854F2"/>
    <w:rsid w:val="00885C6F"/>
    <w:rsid w:val="00887502"/>
    <w:rsid w:val="0089652B"/>
    <w:rsid w:val="00897BB0"/>
    <w:rsid w:val="00897F18"/>
    <w:rsid w:val="008A00CF"/>
    <w:rsid w:val="008A105B"/>
    <w:rsid w:val="008A1BBA"/>
    <w:rsid w:val="008A1C39"/>
    <w:rsid w:val="008A246B"/>
    <w:rsid w:val="008A26FE"/>
    <w:rsid w:val="008A3C9F"/>
    <w:rsid w:val="008B5723"/>
    <w:rsid w:val="008B65CE"/>
    <w:rsid w:val="008B741B"/>
    <w:rsid w:val="008B7F48"/>
    <w:rsid w:val="008C290C"/>
    <w:rsid w:val="008D09AD"/>
    <w:rsid w:val="008D103C"/>
    <w:rsid w:val="008D33D9"/>
    <w:rsid w:val="008D3A25"/>
    <w:rsid w:val="008D3A55"/>
    <w:rsid w:val="008D5BEA"/>
    <w:rsid w:val="008D5E60"/>
    <w:rsid w:val="008D6AB2"/>
    <w:rsid w:val="008E22D2"/>
    <w:rsid w:val="008E6AAF"/>
    <w:rsid w:val="008E7261"/>
    <w:rsid w:val="008F2076"/>
    <w:rsid w:val="008F2B5A"/>
    <w:rsid w:val="009011A2"/>
    <w:rsid w:val="0090377D"/>
    <w:rsid w:val="00904A19"/>
    <w:rsid w:val="009122FD"/>
    <w:rsid w:val="00916181"/>
    <w:rsid w:val="009200EE"/>
    <w:rsid w:val="009208C9"/>
    <w:rsid w:val="00920F23"/>
    <w:rsid w:val="00921277"/>
    <w:rsid w:val="009276D8"/>
    <w:rsid w:val="00931EFF"/>
    <w:rsid w:val="00932F17"/>
    <w:rsid w:val="0093550A"/>
    <w:rsid w:val="0093643F"/>
    <w:rsid w:val="0094075F"/>
    <w:rsid w:val="00942A3B"/>
    <w:rsid w:val="00951354"/>
    <w:rsid w:val="0095260B"/>
    <w:rsid w:val="00953E6F"/>
    <w:rsid w:val="00955353"/>
    <w:rsid w:val="0096043D"/>
    <w:rsid w:val="00962AB5"/>
    <w:rsid w:val="00963E93"/>
    <w:rsid w:val="00974A24"/>
    <w:rsid w:val="009755C1"/>
    <w:rsid w:val="00977B1C"/>
    <w:rsid w:val="00980658"/>
    <w:rsid w:val="00980B12"/>
    <w:rsid w:val="009829DE"/>
    <w:rsid w:val="009848E7"/>
    <w:rsid w:val="0098495E"/>
    <w:rsid w:val="0099011D"/>
    <w:rsid w:val="00990CE6"/>
    <w:rsid w:val="00991625"/>
    <w:rsid w:val="00991C6D"/>
    <w:rsid w:val="009937E3"/>
    <w:rsid w:val="00995A0B"/>
    <w:rsid w:val="009A006E"/>
    <w:rsid w:val="009A2A51"/>
    <w:rsid w:val="009A679C"/>
    <w:rsid w:val="009A6B00"/>
    <w:rsid w:val="009B0624"/>
    <w:rsid w:val="009B65D1"/>
    <w:rsid w:val="009C1088"/>
    <w:rsid w:val="009C1185"/>
    <w:rsid w:val="009C2660"/>
    <w:rsid w:val="009C370C"/>
    <w:rsid w:val="009C3C61"/>
    <w:rsid w:val="009C4AFD"/>
    <w:rsid w:val="009D06E6"/>
    <w:rsid w:val="009D263B"/>
    <w:rsid w:val="009D3972"/>
    <w:rsid w:val="009D5677"/>
    <w:rsid w:val="009E105A"/>
    <w:rsid w:val="009E13C2"/>
    <w:rsid w:val="009E60D0"/>
    <w:rsid w:val="009E7532"/>
    <w:rsid w:val="009F09DB"/>
    <w:rsid w:val="009F0D3F"/>
    <w:rsid w:val="009F1287"/>
    <w:rsid w:val="009F2214"/>
    <w:rsid w:val="009F23BE"/>
    <w:rsid w:val="009F4CFE"/>
    <w:rsid w:val="009F60A7"/>
    <w:rsid w:val="009F6A3A"/>
    <w:rsid w:val="009F6E2A"/>
    <w:rsid w:val="00A02781"/>
    <w:rsid w:val="00A02AB7"/>
    <w:rsid w:val="00A05534"/>
    <w:rsid w:val="00A05BC6"/>
    <w:rsid w:val="00A06FE1"/>
    <w:rsid w:val="00A07626"/>
    <w:rsid w:val="00A10088"/>
    <w:rsid w:val="00A12D37"/>
    <w:rsid w:val="00A13251"/>
    <w:rsid w:val="00A145EC"/>
    <w:rsid w:val="00A16495"/>
    <w:rsid w:val="00A2086B"/>
    <w:rsid w:val="00A23E70"/>
    <w:rsid w:val="00A2524F"/>
    <w:rsid w:val="00A2688C"/>
    <w:rsid w:val="00A322F5"/>
    <w:rsid w:val="00A32386"/>
    <w:rsid w:val="00A3326C"/>
    <w:rsid w:val="00A37AB7"/>
    <w:rsid w:val="00A43286"/>
    <w:rsid w:val="00A451AA"/>
    <w:rsid w:val="00A469D0"/>
    <w:rsid w:val="00A50512"/>
    <w:rsid w:val="00A51AD6"/>
    <w:rsid w:val="00A55EE2"/>
    <w:rsid w:val="00A61FF1"/>
    <w:rsid w:val="00A645D7"/>
    <w:rsid w:val="00A661C5"/>
    <w:rsid w:val="00A6630B"/>
    <w:rsid w:val="00A671CB"/>
    <w:rsid w:val="00A70F3B"/>
    <w:rsid w:val="00A73A06"/>
    <w:rsid w:val="00A80A72"/>
    <w:rsid w:val="00A81A55"/>
    <w:rsid w:val="00A81CA2"/>
    <w:rsid w:val="00A83BC9"/>
    <w:rsid w:val="00A84934"/>
    <w:rsid w:val="00A85ED0"/>
    <w:rsid w:val="00A86173"/>
    <w:rsid w:val="00A92A21"/>
    <w:rsid w:val="00A92B69"/>
    <w:rsid w:val="00A940AD"/>
    <w:rsid w:val="00A95FDA"/>
    <w:rsid w:val="00A960D6"/>
    <w:rsid w:val="00A963C8"/>
    <w:rsid w:val="00A96A98"/>
    <w:rsid w:val="00A96AA1"/>
    <w:rsid w:val="00A97E9A"/>
    <w:rsid w:val="00AA29BA"/>
    <w:rsid w:val="00AA4E08"/>
    <w:rsid w:val="00AB0289"/>
    <w:rsid w:val="00AB09B0"/>
    <w:rsid w:val="00AB0C96"/>
    <w:rsid w:val="00AB4997"/>
    <w:rsid w:val="00AB6EC9"/>
    <w:rsid w:val="00AB7653"/>
    <w:rsid w:val="00AC1585"/>
    <w:rsid w:val="00AC1EB0"/>
    <w:rsid w:val="00AC3EFD"/>
    <w:rsid w:val="00AC4D6B"/>
    <w:rsid w:val="00AC5D3B"/>
    <w:rsid w:val="00AC6C49"/>
    <w:rsid w:val="00AD0F82"/>
    <w:rsid w:val="00AD15F0"/>
    <w:rsid w:val="00AD4C41"/>
    <w:rsid w:val="00AD55DF"/>
    <w:rsid w:val="00AE604F"/>
    <w:rsid w:val="00AF0AFB"/>
    <w:rsid w:val="00AF138C"/>
    <w:rsid w:val="00AF352B"/>
    <w:rsid w:val="00AF5D96"/>
    <w:rsid w:val="00AF7EF7"/>
    <w:rsid w:val="00B02FC4"/>
    <w:rsid w:val="00B068EF"/>
    <w:rsid w:val="00B06B79"/>
    <w:rsid w:val="00B06F18"/>
    <w:rsid w:val="00B10568"/>
    <w:rsid w:val="00B112B2"/>
    <w:rsid w:val="00B120AB"/>
    <w:rsid w:val="00B121A4"/>
    <w:rsid w:val="00B13A24"/>
    <w:rsid w:val="00B14606"/>
    <w:rsid w:val="00B147B3"/>
    <w:rsid w:val="00B151AC"/>
    <w:rsid w:val="00B15962"/>
    <w:rsid w:val="00B201B6"/>
    <w:rsid w:val="00B219D8"/>
    <w:rsid w:val="00B22B11"/>
    <w:rsid w:val="00B23362"/>
    <w:rsid w:val="00B23A82"/>
    <w:rsid w:val="00B2487C"/>
    <w:rsid w:val="00B257EE"/>
    <w:rsid w:val="00B25A91"/>
    <w:rsid w:val="00B303B2"/>
    <w:rsid w:val="00B3434E"/>
    <w:rsid w:val="00B348E1"/>
    <w:rsid w:val="00B34F07"/>
    <w:rsid w:val="00B3548A"/>
    <w:rsid w:val="00B36039"/>
    <w:rsid w:val="00B36AAD"/>
    <w:rsid w:val="00B456EB"/>
    <w:rsid w:val="00B50ADF"/>
    <w:rsid w:val="00B52FE4"/>
    <w:rsid w:val="00B542BD"/>
    <w:rsid w:val="00B54CB9"/>
    <w:rsid w:val="00B55997"/>
    <w:rsid w:val="00B579A0"/>
    <w:rsid w:val="00B65B20"/>
    <w:rsid w:val="00B67DD1"/>
    <w:rsid w:val="00B70C0F"/>
    <w:rsid w:val="00B734DB"/>
    <w:rsid w:val="00B73A8A"/>
    <w:rsid w:val="00B75748"/>
    <w:rsid w:val="00B77AF8"/>
    <w:rsid w:val="00B820BD"/>
    <w:rsid w:val="00B8467D"/>
    <w:rsid w:val="00B85B06"/>
    <w:rsid w:val="00B861BC"/>
    <w:rsid w:val="00B906CE"/>
    <w:rsid w:val="00B91B67"/>
    <w:rsid w:val="00B9753C"/>
    <w:rsid w:val="00BA0154"/>
    <w:rsid w:val="00BA1E7E"/>
    <w:rsid w:val="00BA2476"/>
    <w:rsid w:val="00BB0067"/>
    <w:rsid w:val="00BB03CB"/>
    <w:rsid w:val="00BB32B8"/>
    <w:rsid w:val="00BB481F"/>
    <w:rsid w:val="00BB4F8C"/>
    <w:rsid w:val="00BB77C6"/>
    <w:rsid w:val="00BC150D"/>
    <w:rsid w:val="00BC3584"/>
    <w:rsid w:val="00BC493C"/>
    <w:rsid w:val="00BC6713"/>
    <w:rsid w:val="00BC6E15"/>
    <w:rsid w:val="00BC73B9"/>
    <w:rsid w:val="00BC73F7"/>
    <w:rsid w:val="00BD013B"/>
    <w:rsid w:val="00BD11BD"/>
    <w:rsid w:val="00BD3153"/>
    <w:rsid w:val="00BD3DDE"/>
    <w:rsid w:val="00BD4645"/>
    <w:rsid w:val="00BD4F5C"/>
    <w:rsid w:val="00BD59F6"/>
    <w:rsid w:val="00BE1F65"/>
    <w:rsid w:val="00BE23DB"/>
    <w:rsid w:val="00BE2DA0"/>
    <w:rsid w:val="00BE3B2D"/>
    <w:rsid w:val="00BE4185"/>
    <w:rsid w:val="00BE68D0"/>
    <w:rsid w:val="00BF4304"/>
    <w:rsid w:val="00BF455D"/>
    <w:rsid w:val="00BF56A6"/>
    <w:rsid w:val="00BF5F0D"/>
    <w:rsid w:val="00BF74A8"/>
    <w:rsid w:val="00C0127D"/>
    <w:rsid w:val="00C01C87"/>
    <w:rsid w:val="00C0287A"/>
    <w:rsid w:val="00C0683E"/>
    <w:rsid w:val="00C07EDD"/>
    <w:rsid w:val="00C11B23"/>
    <w:rsid w:val="00C120C3"/>
    <w:rsid w:val="00C16451"/>
    <w:rsid w:val="00C20654"/>
    <w:rsid w:val="00C213DD"/>
    <w:rsid w:val="00C22B52"/>
    <w:rsid w:val="00C22F87"/>
    <w:rsid w:val="00C2337D"/>
    <w:rsid w:val="00C237BA"/>
    <w:rsid w:val="00C2544F"/>
    <w:rsid w:val="00C25B32"/>
    <w:rsid w:val="00C30288"/>
    <w:rsid w:val="00C31CD1"/>
    <w:rsid w:val="00C334C4"/>
    <w:rsid w:val="00C33596"/>
    <w:rsid w:val="00C36415"/>
    <w:rsid w:val="00C370CB"/>
    <w:rsid w:val="00C40DD7"/>
    <w:rsid w:val="00C43389"/>
    <w:rsid w:val="00C441A1"/>
    <w:rsid w:val="00C4437E"/>
    <w:rsid w:val="00C443C8"/>
    <w:rsid w:val="00C44CD8"/>
    <w:rsid w:val="00C456CF"/>
    <w:rsid w:val="00C4729F"/>
    <w:rsid w:val="00C50ED2"/>
    <w:rsid w:val="00C53CF6"/>
    <w:rsid w:val="00C5461B"/>
    <w:rsid w:val="00C6012F"/>
    <w:rsid w:val="00C609E3"/>
    <w:rsid w:val="00C60F92"/>
    <w:rsid w:val="00C66E3D"/>
    <w:rsid w:val="00C673B3"/>
    <w:rsid w:val="00C70CD9"/>
    <w:rsid w:val="00C73982"/>
    <w:rsid w:val="00C76F00"/>
    <w:rsid w:val="00C772BD"/>
    <w:rsid w:val="00C80391"/>
    <w:rsid w:val="00C82457"/>
    <w:rsid w:val="00C84D5A"/>
    <w:rsid w:val="00C85372"/>
    <w:rsid w:val="00C87FEC"/>
    <w:rsid w:val="00C90359"/>
    <w:rsid w:val="00C906E7"/>
    <w:rsid w:val="00C9402D"/>
    <w:rsid w:val="00C9480C"/>
    <w:rsid w:val="00C948DD"/>
    <w:rsid w:val="00C95070"/>
    <w:rsid w:val="00CA0213"/>
    <w:rsid w:val="00CA116F"/>
    <w:rsid w:val="00CA5515"/>
    <w:rsid w:val="00CA6E6B"/>
    <w:rsid w:val="00CA7CB9"/>
    <w:rsid w:val="00CB2483"/>
    <w:rsid w:val="00CB3A8C"/>
    <w:rsid w:val="00CB4B9B"/>
    <w:rsid w:val="00CB505B"/>
    <w:rsid w:val="00CC2798"/>
    <w:rsid w:val="00CC3B42"/>
    <w:rsid w:val="00CC47DF"/>
    <w:rsid w:val="00CC72C0"/>
    <w:rsid w:val="00CD1731"/>
    <w:rsid w:val="00CD3331"/>
    <w:rsid w:val="00CD4ECE"/>
    <w:rsid w:val="00CD63A0"/>
    <w:rsid w:val="00CD777B"/>
    <w:rsid w:val="00CE0307"/>
    <w:rsid w:val="00CE07CC"/>
    <w:rsid w:val="00CE10B9"/>
    <w:rsid w:val="00CE5887"/>
    <w:rsid w:val="00CE5E56"/>
    <w:rsid w:val="00CE6993"/>
    <w:rsid w:val="00CE6BFE"/>
    <w:rsid w:val="00CE7112"/>
    <w:rsid w:val="00CF33A8"/>
    <w:rsid w:val="00CF6F10"/>
    <w:rsid w:val="00D003A2"/>
    <w:rsid w:val="00D00D6A"/>
    <w:rsid w:val="00D021A8"/>
    <w:rsid w:val="00D04BA1"/>
    <w:rsid w:val="00D101BB"/>
    <w:rsid w:val="00D10855"/>
    <w:rsid w:val="00D16E64"/>
    <w:rsid w:val="00D21ED5"/>
    <w:rsid w:val="00D2315C"/>
    <w:rsid w:val="00D2676D"/>
    <w:rsid w:val="00D27763"/>
    <w:rsid w:val="00D278D8"/>
    <w:rsid w:val="00D31D78"/>
    <w:rsid w:val="00D33C39"/>
    <w:rsid w:val="00D33C46"/>
    <w:rsid w:val="00D407D2"/>
    <w:rsid w:val="00D42CD3"/>
    <w:rsid w:val="00D43A19"/>
    <w:rsid w:val="00D463E4"/>
    <w:rsid w:val="00D4670D"/>
    <w:rsid w:val="00D47602"/>
    <w:rsid w:val="00D50197"/>
    <w:rsid w:val="00D522CE"/>
    <w:rsid w:val="00D52A7C"/>
    <w:rsid w:val="00D53180"/>
    <w:rsid w:val="00D55396"/>
    <w:rsid w:val="00D55C6F"/>
    <w:rsid w:val="00D57F3E"/>
    <w:rsid w:val="00D60C9E"/>
    <w:rsid w:val="00D63146"/>
    <w:rsid w:val="00D656A0"/>
    <w:rsid w:val="00D657C5"/>
    <w:rsid w:val="00D65BB1"/>
    <w:rsid w:val="00D66321"/>
    <w:rsid w:val="00D66DA4"/>
    <w:rsid w:val="00D7443C"/>
    <w:rsid w:val="00D761D6"/>
    <w:rsid w:val="00D76F1F"/>
    <w:rsid w:val="00D80B97"/>
    <w:rsid w:val="00D85649"/>
    <w:rsid w:val="00D857D1"/>
    <w:rsid w:val="00D863DF"/>
    <w:rsid w:val="00D93370"/>
    <w:rsid w:val="00D94876"/>
    <w:rsid w:val="00D9663B"/>
    <w:rsid w:val="00D97AE9"/>
    <w:rsid w:val="00D97B2F"/>
    <w:rsid w:val="00DA334A"/>
    <w:rsid w:val="00DA7BF0"/>
    <w:rsid w:val="00DB170C"/>
    <w:rsid w:val="00DB1F62"/>
    <w:rsid w:val="00DB315E"/>
    <w:rsid w:val="00DB3918"/>
    <w:rsid w:val="00DB4D2A"/>
    <w:rsid w:val="00DB62C9"/>
    <w:rsid w:val="00DB77B0"/>
    <w:rsid w:val="00DB7CAC"/>
    <w:rsid w:val="00DC10B3"/>
    <w:rsid w:val="00DC1517"/>
    <w:rsid w:val="00DC2596"/>
    <w:rsid w:val="00DC2792"/>
    <w:rsid w:val="00DC317B"/>
    <w:rsid w:val="00DC385C"/>
    <w:rsid w:val="00DC3F2E"/>
    <w:rsid w:val="00DD0B4D"/>
    <w:rsid w:val="00DD3B00"/>
    <w:rsid w:val="00DD410E"/>
    <w:rsid w:val="00DD451F"/>
    <w:rsid w:val="00DD46AF"/>
    <w:rsid w:val="00DD4845"/>
    <w:rsid w:val="00DD4DE7"/>
    <w:rsid w:val="00DE173D"/>
    <w:rsid w:val="00DE3D58"/>
    <w:rsid w:val="00DE40BC"/>
    <w:rsid w:val="00DE532C"/>
    <w:rsid w:val="00DE67AF"/>
    <w:rsid w:val="00DE6F3D"/>
    <w:rsid w:val="00DF2B0E"/>
    <w:rsid w:val="00DF3138"/>
    <w:rsid w:val="00DF3D44"/>
    <w:rsid w:val="00DF4AB6"/>
    <w:rsid w:val="00DF7A33"/>
    <w:rsid w:val="00E002D3"/>
    <w:rsid w:val="00E01353"/>
    <w:rsid w:val="00E0190D"/>
    <w:rsid w:val="00E027B1"/>
    <w:rsid w:val="00E10961"/>
    <w:rsid w:val="00E14B35"/>
    <w:rsid w:val="00E2129A"/>
    <w:rsid w:val="00E222D6"/>
    <w:rsid w:val="00E2245B"/>
    <w:rsid w:val="00E250CB"/>
    <w:rsid w:val="00E25A3E"/>
    <w:rsid w:val="00E324BB"/>
    <w:rsid w:val="00E32868"/>
    <w:rsid w:val="00E339CB"/>
    <w:rsid w:val="00E3443A"/>
    <w:rsid w:val="00E42774"/>
    <w:rsid w:val="00E45376"/>
    <w:rsid w:val="00E4564B"/>
    <w:rsid w:val="00E55E6E"/>
    <w:rsid w:val="00E60FED"/>
    <w:rsid w:val="00E61C0F"/>
    <w:rsid w:val="00E708AC"/>
    <w:rsid w:val="00E70F52"/>
    <w:rsid w:val="00E71AD5"/>
    <w:rsid w:val="00E7360A"/>
    <w:rsid w:val="00E742E1"/>
    <w:rsid w:val="00E74764"/>
    <w:rsid w:val="00E74CC4"/>
    <w:rsid w:val="00E75683"/>
    <w:rsid w:val="00E777D6"/>
    <w:rsid w:val="00E81052"/>
    <w:rsid w:val="00E82454"/>
    <w:rsid w:val="00E835B7"/>
    <w:rsid w:val="00E839A5"/>
    <w:rsid w:val="00E83E46"/>
    <w:rsid w:val="00E86EB4"/>
    <w:rsid w:val="00E932F8"/>
    <w:rsid w:val="00E950AC"/>
    <w:rsid w:val="00EA340F"/>
    <w:rsid w:val="00EA3B65"/>
    <w:rsid w:val="00EA4558"/>
    <w:rsid w:val="00EA46A6"/>
    <w:rsid w:val="00EA72C0"/>
    <w:rsid w:val="00EA7A03"/>
    <w:rsid w:val="00EB14CA"/>
    <w:rsid w:val="00EB3B09"/>
    <w:rsid w:val="00EB4A3F"/>
    <w:rsid w:val="00EB7592"/>
    <w:rsid w:val="00EC279A"/>
    <w:rsid w:val="00EC2C7F"/>
    <w:rsid w:val="00EC7BF7"/>
    <w:rsid w:val="00EC7CF8"/>
    <w:rsid w:val="00ED1404"/>
    <w:rsid w:val="00ED516C"/>
    <w:rsid w:val="00EE16CA"/>
    <w:rsid w:val="00EE293A"/>
    <w:rsid w:val="00EE70F1"/>
    <w:rsid w:val="00EE7D6A"/>
    <w:rsid w:val="00EF34B7"/>
    <w:rsid w:val="00EF41B7"/>
    <w:rsid w:val="00EF4F46"/>
    <w:rsid w:val="00EF5E5B"/>
    <w:rsid w:val="00F00508"/>
    <w:rsid w:val="00F0134E"/>
    <w:rsid w:val="00F05F28"/>
    <w:rsid w:val="00F071AB"/>
    <w:rsid w:val="00F11947"/>
    <w:rsid w:val="00F16A15"/>
    <w:rsid w:val="00F216A4"/>
    <w:rsid w:val="00F2371B"/>
    <w:rsid w:val="00F30140"/>
    <w:rsid w:val="00F3200F"/>
    <w:rsid w:val="00F325B7"/>
    <w:rsid w:val="00F32824"/>
    <w:rsid w:val="00F3305D"/>
    <w:rsid w:val="00F3661F"/>
    <w:rsid w:val="00F4025B"/>
    <w:rsid w:val="00F41FEE"/>
    <w:rsid w:val="00F426FB"/>
    <w:rsid w:val="00F436B6"/>
    <w:rsid w:val="00F43E77"/>
    <w:rsid w:val="00F46284"/>
    <w:rsid w:val="00F47D15"/>
    <w:rsid w:val="00F50E79"/>
    <w:rsid w:val="00F54A08"/>
    <w:rsid w:val="00F550CB"/>
    <w:rsid w:val="00F572FB"/>
    <w:rsid w:val="00F634DE"/>
    <w:rsid w:val="00F64E4E"/>
    <w:rsid w:val="00F71583"/>
    <w:rsid w:val="00F72CF1"/>
    <w:rsid w:val="00F760E3"/>
    <w:rsid w:val="00F77FA1"/>
    <w:rsid w:val="00F81396"/>
    <w:rsid w:val="00F81E1D"/>
    <w:rsid w:val="00F84B6C"/>
    <w:rsid w:val="00F97A7A"/>
    <w:rsid w:val="00FA1E44"/>
    <w:rsid w:val="00FA6892"/>
    <w:rsid w:val="00FB520E"/>
    <w:rsid w:val="00FB7CFE"/>
    <w:rsid w:val="00FC4A03"/>
    <w:rsid w:val="00FC6B91"/>
    <w:rsid w:val="00FD2935"/>
    <w:rsid w:val="00FD3536"/>
    <w:rsid w:val="00FD6F58"/>
    <w:rsid w:val="00FE5EB2"/>
    <w:rsid w:val="00FE655C"/>
    <w:rsid w:val="00FF1DFA"/>
    <w:rsid w:val="00FF2487"/>
    <w:rsid w:val="00FF2D15"/>
    <w:rsid w:val="00FF5010"/>
    <w:rsid w:val="00FF72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qFormat="1"/>
    <w:lsdException w:name="Title" w:uiPriority="10" w:qFormat="1"/>
    <w:lsdException w:name="Subtitle" w:uiPriority="11" w:qFormat="1"/>
    <w:lsdException w:name="Hyperlink" w:uiPriority="99"/>
    <w:lsdException w:name="Strong" w:qFormat="1"/>
    <w:lsdException w:name="Emphasis" w:uiPriority="20"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C1EB0"/>
    <w:pPr>
      <w:spacing w:after="0"/>
      <w:jc w:val="both"/>
    </w:pPr>
  </w:style>
  <w:style w:type="paragraph" w:styleId="Heading1">
    <w:name w:val="heading 1"/>
    <w:basedOn w:val="Normal"/>
    <w:next w:val="Normal"/>
    <w:link w:val="Heading1Char"/>
    <w:uiPriority w:val="9"/>
    <w:qFormat/>
    <w:rsid w:val="0090377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377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0377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0377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0377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0377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0377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0377D"/>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90377D"/>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377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0377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0377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0377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0377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0377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0377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0377D"/>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90377D"/>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rsid w:val="000C1920"/>
    <w:rPr>
      <w:color w:val="0000FF"/>
      <w:u w:val="single"/>
    </w:rPr>
  </w:style>
  <w:style w:type="paragraph" w:styleId="TOC1">
    <w:name w:val="toc 1"/>
    <w:basedOn w:val="Normal"/>
    <w:next w:val="Normal"/>
    <w:autoRedefine/>
    <w:uiPriority w:val="39"/>
    <w:qFormat/>
    <w:rsid w:val="005A221A"/>
  </w:style>
  <w:style w:type="paragraph" w:styleId="TOC2">
    <w:name w:val="toc 2"/>
    <w:basedOn w:val="Normal"/>
    <w:next w:val="Normal"/>
    <w:autoRedefine/>
    <w:uiPriority w:val="39"/>
    <w:qFormat/>
    <w:rsid w:val="005A221A"/>
    <w:pPr>
      <w:ind w:left="240"/>
    </w:pPr>
  </w:style>
  <w:style w:type="table" w:styleId="TableGrid">
    <w:name w:val="Table Grid"/>
    <w:basedOn w:val="TableNormal"/>
    <w:uiPriority w:val="59"/>
    <w:rsid w:val="000B41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PDefaults">
    <w:name w:val="WP Defaults"/>
    <w:basedOn w:val="Normal"/>
    <w:rsid w:val="00E81052"/>
    <w:rPr>
      <w:szCs w:val="20"/>
      <w:lang w:val="en-GB"/>
    </w:rPr>
  </w:style>
  <w:style w:type="paragraph" w:customStyle="1" w:styleId="Outline1">
    <w:name w:val="Outline 1"/>
    <w:basedOn w:val="Normal"/>
    <w:rsid w:val="00E81052"/>
    <w:pPr>
      <w:ind w:left="720"/>
    </w:pPr>
    <w:rPr>
      <w:sz w:val="20"/>
      <w:szCs w:val="20"/>
      <w:lang w:val="en-GB"/>
    </w:rPr>
  </w:style>
  <w:style w:type="paragraph" w:styleId="BodyText">
    <w:name w:val="Body Text"/>
    <w:basedOn w:val="Normal"/>
    <w:rsid w:val="00E81052"/>
    <w:rPr>
      <w:szCs w:val="20"/>
    </w:rPr>
  </w:style>
  <w:style w:type="paragraph" w:customStyle="1" w:styleId="Outline6">
    <w:name w:val="Outline 6"/>
    <w:basedOn w:val="Normal"/>
    <w:rsid w:val="0094075F"/>
    <w:pPr>
      <w:ind w:left="4320"/>
    </w:pPr>
    <w:rPr>
      <w:sz w:val="20"/>
      <w:szCs w:val="20"/>
      <w:lang w:val="en-GB"/>
    </w:rPr>
  </w:style>
  <w:style w:type="paragraph" w:styleId="Footer">
    <w:name w:val="footer"/>
    <w:basedOn w:val="Normal"/>
    <w:link w:val="FooterChar"/>
    <w:uiPriority w:val="99"/>
    <w:rsid w:val="0094075F"/>
    <w:pPr>
      <w:tabs>
        <w:tab w:val="center" w:pos="4320"/>
        <w:tab w:val="right" w:pos="8640"/>
      </w:tabs>
    </w:pPr>
    <w:rPr>
      <w:sz w:val="20"/>
      <w:szCs w:val="20"/>
      <w:lang w:val="en-GB"/>
    </w:rPr>
  </w:style>
  <w:style w:type="character" w:styleId="PageNumber">
    <w:name w:val="page number"/>
    <w:basedOn w:val="DefaultParagraphFont"/>
    <w:rsid w:val="0094075F"/>
  </w:style>
  <w:style w:type="character" w:styleId="FootnoteReference">
    <w:name w:val="footnote reference"/>
    <w:basedOn w:val="DefaultParagraphFont"/>
    <w:semiHidden/>
    <w:rsid w:val="0094075F"/>
    <w:rPr>
      <w:vertAlign w:val="superscript"/>
    </w:rPr>
  </w:style>
  <w:style w:type="paragraph" w:customStyle="1" w:styleId="OmniPage03">
    <w:name w:val="OmniPage #03"/>
    <w:basedOn w:val="Normal"/>
    <w:rsid w:val="0094075F"/>
    <w:pPr>
      <w:widowControl w:val="0"/>
      <w:autoSpaceDE w:val="0"/>
      <w:autoSpaceDN w:val="0"/>
      <w:adjustRightInd w:val="0"/>
      <w:spacing w:line="260" w:lineRule="auto"/>
    </w:pPr>
    <w:rPr>
      <w:sz w:val="20"/>
      <w:szCs w:val="20"/>
    </w:rPr>
  </w:style>
  <w:style w:type="paragraph" w:styleId="EndnoteText">
    <w:name w:val="endnote text"/>
    <w:basedOn w:val="Normal"/>
    <w:semiHidden/>
    <w:rsid w:val="00406AB5"/>
    <w:pPr>
      <w:widowControl w:val="0"/>
      <w:autoSpaceDE w:val="0"/>
      <w:autoSpaceDN w:val="0"/>
      <w:adjustRightInd w:val="0"/>
    </w:pPr>
    <w:rPr>
      <w:rFonts w:ascii="Courier" w:hAnsi="Courier"/>
      <w:sz w:val="20"/>
    </w:rPr>
  </w:style>
  <w:style w:type="paragraph" w:styleId="TOAHeading">
    <w:name w:val="toa heading"/>
    <w:basedOn w:val="Normal"/>
    <w:next w:val="Normal"/>
    <w:semiHidden/>
    <w:rsid w:val="00406AB5"/>
    <w:pPr>
      <w:widowControl w:val="0"/>
      <w:tabs>
        <w:tab w:val="right" w:pos="9360"/>
      </w:tabs>
      <w:suppressAutoHyphens/>
      <w:autoSpaceDE w:val="0"/>
      <w:autoSpaceDN w:val="0"/>
      <w:adjustRightInd w:val="0"/>
      <w:spacing w:line="240" w:lineRule="atLeast"/>
    </w:pPr>
    <w:rPr>
      <w:rFonts w:ascii="Courier" w:hAnsi="Courier"/>
      <w:sz w:val="20"/>
      <w:szCs w:val="20"/>
    </w:rPr>
  </w:style>
  <w:style w:type="paragraph" w:customStyle="1" w:styleId="Level1">
    <w:name w:val="Level 1"/>
    <w:rsid w:val="00406AB5"/>
    <w:pPr>
      <w:autoSpaceDE w:val="0"/>
      <w:autoSpaceDN w:val="0"/>
      <w:adjustRightInd w:val="0"/>
      <w:ind w:left="720"/>
    </w:pPr>
    <w:rPr>
      <w:szCs w:val="24"/>
    </w:rPr>
  </w:style>
  <w:style w:type="paragraph" w:styleId="TOC3">
    <w:name w:val="toc 3"/>
    <w:basedOn w:val="Normal"/>
    <w:next w:val="Normal"/>
    <w:autoRedefine/>
    <w:uiPriority w:val="39"/>
    <w:qFormat/>
    <w:rsid w:val="00E839A5"/>
    <w:pPr>
      <w:ind w:left="480"/>
    </w:pPr>
  </w:style>
  <w:style w:type="paragraph" w:styleId="Header">
    <w:name w:val="header"/>
    <w:basedOn w:val="Normal"/>
    <w:rsid w:val="000B306E"/>
    <w:pPr>
      <w:tabs>
        <w:tab w:val="center" w:pos="4320"/>
        <w:tab w:val="right" w:pos="8640"/>
      </w:tabs>
    </w:pPr>
  </w:style>
  <w:style w:type="character" w:customStyle="1" w:styleId="Citation">
    <w:name w:val="[Citation]"/>
    <w:rsid w:val="00CA6E6B"/>
  </w:style>
  <w:style w:type="paragraph" w:styleId="NormalWeb">
    <w:name w:val="Normal (Web)"/>
    <w:basedOn w:val="Normal"/>
    <w:rsid w:val="009848E7"/>
    <w:pPr>
      <w:spacing w:before="100" w:beforeAutospacing="1" w:after="100" w:afterAutospacing="1"/>
    </w:pPr>
  </w:style>
  <w:style w:type="character" w:customStyle="1" w:styleId="RefList">
    <w:name w:val="[RefList]"/>
    <w:rsid w:val="00EA72C0"/>
  </w:style>
  <w:style w:type="paragraph" w:styleId="BalloonText">
    <w:name w:val="Balloon Text"/>
    <w:basedOn w:val="Normal"/>
    <w:semiHidden/>
    <w:rsid w:val="0040278F"/>
    <w:rPr>
      <w:rFonts w:ascii="Tahoma" w:hAnsi="Tahoma" w:cs="Tahoma"/>
      <w:sz w:val="16"/>
      <w:szCs w:val="16"/>
    </w:rPr>
  </w:style>
  <w:style w:type="paragraph" w:customStyle="1" w:styleId="StyleCaptionBefore0ptAfter0pt">
    <w:name w:val="Style Caption + Before:  0 pt After:  0 pt"/>
    <w:basedOn w:val="Caption"/>
    <w:next w:val="Caption"/>
    <w:rsid w:val="003771BF"/>
    <w:pPr>
      <w:ind w:left="720"/>
    </w:pPr>
    <w:rPr>
      <w:b w:val="0"/>
      <w:bCs w:val="0"/>
      <w:sz w:val="24"/>
    </w:rPr>
  </w:style>
  <w:style w:type="paragraph" w:styleId="Caption">
    <w:name w:val="caption"/>
    <w:basedOn w:val="Normal"/>
    <w:next w:val="Normal"/>
    <w:unhideWhenUsed/>
    <w:qFormat/>
    <w:rsid w:val="0090377D"/>
    <w:pPr>
      <w:spacing w:line="240" w:lineRule="auto"/>
    </w:pPr>
    <w:rPr>
      <w:b/>
      <w:bCs/>
      <w:color w:val="4F81BD" w:themeColor="accent1"/>
      <w:sz w:val="18"/>
      <w:szCs w:val="18"/>
    </w:rPr>
  </w:style>
  <w:style w:type="character" w:styleId="CommentReference">
    <w:name w:val="annotation reference"/>
    <w:basedOn w:val="DefaultParagraphFont"/>
    <w:semiHidden/>
    <w:rsid w:val="00306BBE"/>
    <w:rPr>
      <w:sz w:val="16"/>
      <w:szCs w:val="16"/>
    </w:rPr>
  </w:style>
  <w:style w:type="paragraph" w:styleId="CommentText">
    <w:name w:val="annotation text"/>
    <w:basedOn w:val="Normal"/>
    <w:semiHidden/>
    <w:rsid w:val="00306BBE"/>
    <w:rPr>
      <w:sz w:val="20"/>
      <w:szCs w:val="20"/>
    </w:rPr>
  </w:style>
  <w:style w:type="paragraph" w:styleId="CommentSubject">
    <w:name w:val="annotation subject"/>
    <w:basedOn w:val="CommentText"/>
    <w:next w:val="CommentText"/>
    <w:semiHidden/>
    <w:rsid w:val="00306BBE"/>
    <w:rPr>
      <w:b/>
      <w:bCs/>
    </w:rPr>
  </w:style>
  <w:style w:type="paragraph" w:customStyle="1" w:styleId="Default">
    <w:name w:val="Default"/>
    <w:rsid w:val="000157BF"/>
    <w:pPr>
      <w:autoSpaceDE w:val="0"/>
      <w:autoSpaceDN w:val="0"/>
      <w:adjustRightInd w:val="0"/>
    </w:pPr>
    <w:rPr>
      <w:rFonts w:ascii="Helvetica" w:hAnsi="Helvetica" w:cs="Helvetica"/>
      <w:color w:val="000000"/>
      <w:sz w:val="24"/>
      <w:szCs w:val="24"/>
    </w:rPr>
  </w:style>
  <w:style w:type="paragraph" w:customStyle="1" w:styleId="CM2">
    <w:name w:val="CM2"/>
    <w:basedOn w:val="Default"/>
    <w:next w:val="Default"/>
    <w:rsid w:val="000157BF"/>
    <w:rPr>
      <w:rFonts w:cs="Times New Roman"/>
      <w:color w:val="auto"/>
    </w:rPr>
  </w:style>
  <w:style w:type="paragraph" w:customStyle="1" w:styleId="CM3">
    <w:name w:val="CM3"/>
    <w:basedOn w:val="Default"/>
    <w:next w:val="Default"/>
    <w:rsid w:val="000157BF"/>
    <w:rPr>
      <w:rFonts w:cs="Times New Roman"/>
      <w:color w:val="auto"/>
    </w:rPr>
  </w:style>
  <w:style w:type="paragraph" w:customStyle="1" w:styleId="CM4">
    <w:name w:val="CM4"/>
    <w:basedOn w:val="Default"/>
    <w:next w:val="Default"/>
    <w:rsid w:val="000157BF"/>
    <w:pPr>
      <w:spacing w:line="178" w:lineRule="atLeast"/>
    </w:pPr>
    <w:rPr>
      <w:rFonts w:cs="Times New Roman"/>
      <w:color w:val="auto"/>
    </w:rPr>
  </w:style>
  <w:style w:type="paragraph" w:customStyle="1" w:styleId="CM13">
    <w:name w:val="CM13"/>
    <w:basedOn w:val="Default"/>
    <w:next w:val="Default"/>
    <w:rsid w:val="000157BF"/>
    <w:pPr>
      <w:spacing w:after="80"/>
    </w:pPr>
    <w:rPr>
      <w:rFonts w:cs="Times New Roman"/>
      <w:color w:val="auto"/>
    </w:rPr>
  </w:style>
  <w:style w:type="paragraph" w:customStyle="1" w:styleId="CM12">
    <w:name w:val="CM12"/>
    <w:basedOn w:val="Default"/>
    <w:next w:val="Default"/>
    <w:rsid w:val="000157BF"/>
    <w:pPr>
      <w:spacing w:after="365"/>
    </w:pPr>
    <w:rPr>
      <w:rFonts w:cs="Times New Roman"/>
      <w:color w:val="auto"/>
    </w:rPr>
  </w:style>
  <w:style w:type="paragraph" w:customStyle="1" w:styleId="CM14">
    <w:name w:val="CM14"/>
    <w:basedOn w:val="Default"/>
    <w:next w:val="Default"/>
    <w:rsid w:val="000157BF"/>
    <w:pPr>
      <w:spacing w:after="150"/>
    </w:pPr>
    <w:rPr>
      <w:rFonts w:cs="Times New Roman"/>
      <w:color w:val="auto"/>
    </w:rPr>
  </w:style>
  <w:style w:type="paragraph" w:styleId="HTMLPreformatted">
    <w:name w:val="HTML Preformatted"/>
    <w:basedOn w:val="Normal"/>
    <w:rsid w:val="0074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Strong">
    <w:name w:val="Strong"/>
    <w:basedOn w:val="DefaultParagraphFont"/>
    <w:qFormat/>
    <w:rsid w:val="0090377D"/>
    <w:rPr>
      <w:b/>
      <w:bCs/>
    </w:rPr>
  </w:style>
  <w:style w:type="paragraph" w:customStyle="1" w:styleId="Text">
    <w:name w:val="Text"/>
    <w:basedOn w:val="Normal"/>
    <w:link w:val="TextChar"/>
    <w:rsid w:val="00813103"/>
    <w:pPr>
      <w:spacing w:before="240"/>
    </w:pPr>
  </w:style>
  <w:style w:type="character" w:customStyle="1" w:styleId="TextChar">
    <w:name w:val="Text Char"/>
    <w:basedOn w:val="DefaultParagraphFont"/>
    <w:link w:val="Text"/>
    <w:rsid w:val="00813103"/>
    <w:rPr>
      <w:rFonts w:ascii="Arial" w:hAnsi="Arial"/>
      <w:sz w:val="22"/>
      <w:szCs w:val="24"/>
      <w:lang w:val="en-US" w:eastAsia="en-US" w:bidi="ar-SA"/>
    </w:rPr>
  </w:style>
  <w:style w:type="paragraph" w:styleId="ListParagraph">
    <w:name w:val="List Paragraph"/>
    <w:basedOn w:val="Normal"/>
    <w:uiPriority w:val="34"/>
    <w:qFormat/>
    <w:rsid w:val="0090377D"/>
    <w:pPr>
      <w:ind w:left="720"/>
      <w:contextualSpacing/>
    </w:pPr>
  </w:style>
  <w:style w:type="paragraph" w:styleId="Title">
    <w:name w:val="Title"/>
    <w:basedOn w:val="Normal"/>
    <w:next w:val="Normal"/>
    <w:link w:val="TitleChar"/>
    <w:uiPriority w:val="10"/>
    <w:qFormat/>
    <w:rsid w:val="0090377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0377D"/>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90377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0377D"/>
    <w:rPr>
      <w:rFonts w:asciiTheme="majorHAnsi" w:eastAsiaTheme="majorEastAsia" w:hAnsiTheme="majorHAnsi" w:cstheme="majorBidi"/>
      <w:i/>
      <w:iCs/>
      <w:color w:val="4F81BD" w:themeColor="accent1"/>
      <w:spacing w:val="15"/>
      <w:sz w:val="24"/>
      <w:szCs w:val="24"/>
    </w:rPr>
  </w:style>
  <w:style w:type="character" w:styleId="Emphasis">
    <w:name w:val="Emphasis"/>
    <w:basedOn w:val="DefaultParagraphFont"/>
    <w:uiPriority w:val="20"/>
    <w:qFormat/>
    <w:rsid w:val="0090377D"/>
    <w:rPr>
      <w:i/>
      <w:iCs/>
    </w:rPr>
  </w:style>
  <w:style w:type="paragraph" w:styleId="NoSpacing">
    <w:name w:val="No Spacing"/>
    <w:uiPriority w:val="1"/>
    <w:qFormat/>
    <w:rsid w:val="0090377D"/>
    <w:pPr>
      <w:spacing w:after="0" w:line="240" w:lineRule="auto"/>
    </w:pPr>
  </w:style>
  <w:style w:type="paragraph" w:styleId="Quote">
    <w:name w:val="Quote"/>
    <w:basedOn w:val="Normal"/>
    <w:next w:val="Normal"/>
    <w:link w:val="QuoteChar"/>
    <w:uiPriority w:val="29"/>
    <w:qFormat/>
    <w:rsid w:val="0090377D"/>
    <w:rPr>
      <w:i/>
      <w:iCs/>
      <w:color w:val="000000" w:themeColor="text1"/>
    </w:rPr>
  </w:style>
  <w:style w:type="character" w:customStyle="1" w:styleId="QuoteChar">
    <w:name w:val="Quote Char"/>
    <w:basedOn w:val="DefaultParagraphFont"/>
    <w:link w:val="Quote"/>
    <w:uiPriority w:val="29"/>
    <w:rsid w:val="0090377D"/>
    <w:rPr>
      <w:i/>
      <w:iCs/>
      <w:color w:val="000000" w:themeColor="text1"/>
    </w:rPr>
  </w:style>
  <w:style w:type="paragraph" w:styleId="IntenseQuote">
    <w:name w:val="Intense Quote"/>
    <w:basedOn w:val="Normal"/>
    <w:next w:val="Normal"/>
    <w:link w:val="IntenseQuoteChar"/>
    <w:uiPriority w:val="30"/>
    <w:qFormat/>
    <w:rsid w:val="0090377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0377D"/>
    <w:rPr>
      <w:b/>
      <w:bCs/>
      <w:i/>
      <w:iCs/>
      <w:color w:val="4F81BD" w:themeColor="accent1"/>
    </w:rPr>
  </w:style>
  <w:style w:type="character" w:styleId="SubtleEmphasis">
    <w:name w:val="Subtle Emphasis"/>
    <w:basedOn w:val="DefaultParagraphFont"/>
    <w:uiPriority w:val="19"/>
    <w:qFormat/>
    <w:rsid w:val="0090377D"/>
    <w:rPr>
      <w:i/>
      <w:iCs/>
      <w:color w:val="808080" w:themeColor="text1" w:themeTint="7F"/>
    </w:rPr>
  </w:style>
  <w:style w:type="character" w:styleId="IntenseEmphasis">
    <w:name w:val="Intense Emphasis"/>
    <w:basedOn w:val="DefaultParagraphFont"/>
    <w:uiPriority w:val="21"/>
    <w:qFormat/>
    <w:rsid w:val="0090377D"/>
    <w:rPr>
      <w:b/>
      <w:bCs/>
      <w:i/>
      <w:iCs/>
      <w:color w:val="4F81BD" w:themeColor="accent1"/>
    </w:rPr>
  </w:style>
  <w:style w:type="character" w:styleId="SubtleReference">
    <w:name w:val="Subtle Reference"/>
    <w:basedOn w:val="DefaultParagraphFont"/>
    <w:uiPriority w:val="31"/>
    <w:qFormat/>
    <w:rsid w:val="0090377D"/>
    <w:rPr>
      <w:smallCaps/>
      <w:color w:val="C0504D" w:themeColor="accent2"/>
      <w:u w:val="single"/>
    </w:rPr>
  </w:style>
  <w:style w:type="character" w:styleId="IntenseReference">
    <w:name w:val="Intense Reference"/>
    <w:basedOn w:val="DefaultParagraphFont"/>
    <w:uiPriority w:val="32"/>
    <w:qFormat/>
    <w:rsid w:val="0090377D"/>
    <w:rPr>
      <w:b/>
      <w:bCs/>
      <w:smallCaps/>
      <w:color w:val="C0504D" w:themeColor="accent2"/>
      <w:spacing w:val="5"/>
      <w:u w:val="single"/>
    </w:rPr>
  </w:style>
  <w:style w:type="character" w:styleId="BookTitle">
    <w:name w:val="Book Title"/>
    <w:basedOn w:val="DefaultParagraphFont"/>
    <w:uiPriority w:val="33"/>
    <w:qFormat/>
    <w:rsid w:val="0090377D"/>
    <w:rPr>
      <w:b/>
      <w:bCs/>
      <w:smallCaps/>
      <w:spacing w:val="5"/>
    </w:rPr>
  </w:style>
  <w:style w:type="paragraph" w:styleId="TOCHeading">
    <w:name w:val="TOC Heading"/>
    <w:basedOn w:val="Heading1"/>
    <w:next w:val="Normal"/>
    <w:uiPriority w:val="39"/>
    <w:semiHidden/>
    <w:unhideWhenUsed/>
    <w:qFormat/>
    <w:rsid w:val="0090377D"/>
    <w:pPr>
      <w:outlineLvl w:val="9"/>
    </w:pPr>
  </w:style>
  <w:style w:type="character" w:customStyle="1" w:styleId="FooterChar">
    <w:name w:val="Footer Char"/>
    <w:basedOn w:val="DefaultParagraphFont"/>
    <w:link w:val="Footer"/>
    <w:uiPriority w:val="99"/>
    <w:rsid w:val="002C2617"/>
    <w:rPr>
      <w:sz w:val="20"/>
      <w:szCs w:val="20"/>
      <w:lang w:val="en-GB"/>
    </w:rPr>
  </w:style>
  <w:style w:type="character" w:styleId="FollowedHyperlink">
    <w:name w:val="FollowedHyperlink"/>
    <w:basedOn w:val="DefaultParagraphFont"/>
    <w:rsid w:val="001B6DB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qFormat="1"/>
    <w:lsdException w:name="Title" w:uiPriority="10" w:qFormat="1"/>
    <w:lsdException w:name="Subtitle" w:uiPriority="11" w:qFormat="1"/>
    <w:lsdException w:name="Hyperlink" w:uiPriority="99"/>
    <w:lsdException w:name="Strong" w:qFormat="1"/>
    <w:lsdException w:name="Emphasis" w:uiPriority="20"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C1EB0"/>
    <w:pPr>
      <w:spacing w:after="0"/>
      <w:jc w:val="both"/>
    </w:pPr>
  </w:style>
  <w:style w:type="paragraph" w:styleId="Heading1">
    <w:name w:val="heading 1"/>
    <w:basedOn w:val="Normal"/>
    <w:next w:val="Normal"/>
    <w:link w:val="Heading1Char"/>
    <w:uiPriority w:val="9"/>
    <w:qFormat/>
    <w:rsid w:val="0090377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377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0377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0377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0377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0377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0377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0377D"/>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90377D"/>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377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0377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0377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0377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0377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0377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0377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0377D"/>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90377D"/>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rsid w:val="000C1920"/>
    <w:rPr>
      <w:color w:val="0000FF"/>
      <w:u w:val="single"/>
    </w:rPr>
  </w:style>
  <w:style w:type="paragraph" w:styleId="TOC1">
    <w:name w:val="toc 1"/>
    <w:basedOn w:val="Normal"/>
    <w:next w:val="Normal"/>
    <w:autoRedefine/>
    <w:uiPriority w:val="39"/>
    <w:qFormat/>
    <w:rsid w:val="005A221A"/>
  </w:style>
  <w:style w:type="paragraph" w:styleId="TOC2">
    <w:name w:val="toc 2"/>
    <w:basedOn w:val="Normal"/>
    <w:next w:val="Normal"/>
    <w:autoRedefine/>
    <w:uiPriority w:val="39"/>
    <w:qFormat/>
    <w:rsid w:val="005A221A"/>
    <w:pPr>
      <w:ind w:left="240"/>
    </w:pPr>
  </w:style>
  <w:style w:type="table" w:styleId="TableGrid">
    <w:name w:val="Table Grid"/>
    <w:basedOn w:val="TableNormal"/>
    <w:uiPriority w:val="59"/>
    <w:rsid w:val="000B41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PDefaults">
    <w:name w:val="WP Defaults"/>
    <w:basedOn w:val="Normal"/>
    <w:rsid w:val="00E81052"/>
    <w:rPr>
      <w:szCs w:val="20"/>
      <w:lang w:val="en-GB"/>
    </w:rPr>
  </w:style>
  <w:style w:type="paragraph" w:customStyle="1" w:styleId="Outline1">
    <w:name w:val="Outline 1"/>
    <w:basedOn w:val="Normal"/>
    <w:rsid w:val="00E81052"/>
    <w:pPr>
      <w:ind w:left="720"/>
    </w:pPr>
    <w:rPr>
      <w:sz w:val="20"/>
      <w:szCs w:val="20"/>
      <w:lang w:val="en-GB"/>
    </w:rPr>
  </w:style>
  <w:style w:type="paragraph" w:styleId="BodyText">
    <w:name w:val="Body Text"/>
    <w:basedOn w:val="Normal"/>
    <w:rsid w:val="00E81052"/>
    <w:rPr>
      <w:szCs w:val="20"/>
    </w:rPr>
  </w:style>
  <w:style w:type="paragraph" w:customStyle="1" w:styleId="Outline6">
    <w:name w:val="Outline 6"/>
    <w:basedOn w:val="Normal"/>
    <w:rsid w:val="0094075F"/>
    <w:pPr>
      <w:ind w:left="4320"/>
    </w:pPr>
    <w:rPr>
      <w:sz w:val="20"/>
      <w:szCs w:val="20"/>
      <w:lang w:val="en-GB"/>
    </w:rPr>
  </w:style>
  <w:style w:type="paragraph" w:styleId="Footer">
    <w:name w:val="footer"/>
    <w:basedOn w:val="Normal"/>
    <w:link w:val="FooterChar"/>
    <w:uiPriority w:val="99"/>
    <w:rsid w:val="0094075F"/>
    <w:pPr>
      <w:tabs>
        <w:tab w:val="center" w:pos="4320"/>
        <w:tab w:val="right" w:pos="8640"/>
      </w:tabs>
    </w:pPr>
    <w:rPr>
      <w:sz w:val="20"/>
      <w:szCs w:val="20"/>
      <w:lang w:val="en-GB"/>
    </w:rPr>
  </w:style>
  <w:style w:type="character" w:styleId="PageNumber">
    <w:name w:val="page number"/>
    <w:basedOn w:val="DefaultParagraphFont"/>
    <w:rsid w:val="0094075F"/>
  </w:style>
  <w:style w:type="character" w:styleId="FootnoteReference">
    <w:name w:val="footnote reference"/>
    <w:basedOn w:val="DefaultParagraphFont"/>
    <w:semiHidden/>
    <w:rsid w:val="0094075F"/>
    <w:rPr>
      <w:vertAlign w:val="superscript"/>
    </w:rPr>
  </w:style>
  <w:style w:type="paragraph" w:customStyle="1" w:styleId="OmniPage03">
    <w:name w:val="OmniPage #03"/>
    <w:basedOn w:val="Normal"/>
    <w:rsid w:val="0094075F"/>
    <w:pPr>
      <w:widowControl w:val="0"/>
      <w:autoSpaceDE w:val="0"/>
      <w:autoSpaceDN w:val="0"/>
      <w:adjustRightInd w:val="0"/>
      <w:spacing w:line="260" w:lineRule="auto"/>
    </w:pPr>
    <w:rPr>
      <w:sz w:val="20"/>
      <w:szCs w:val="20"/>
    </w:rPr>
  </w:style>
  <w:style w:type="paragraph" w:styleId="EndnoteText">
    <w:name w:val="endnote text"/>
    <w:basedOn w:val="Normal"/>
    <w:semiHidden/>
    <w:rsid w:val="00406AB5"/>
    <w:pPr>
      <w:widowControl w:val="0"/>
      <w:autoSpaceDE w:val="0"/>
      <w:autoSpaceDN w:val="0"/>
      <w:adjustRightInd w:val="0"/>
    </w:pPr>
    <w:rPr>
      <w:rFonts w:ascii="Courier" w:hAnsi="Courier"/>
      <w:sz w:val="20"/>
    </w:rPr>
  </w:style>
  <w:style w:type="paragraph" w:styleId="TOAHeading">
    <w:name w:val="toa heading"/>
    <w:basedOn w:val="Normal"/>
    <w:next w:val="Normal"/>
    <w:semiHidden/>
    <w:rsid w:val="00406AB5"/>
    <w:pPr>
      <w:widowControl w:val="0"/>
      <w:tabs>
        <w:tab w:val="right" w:pos="9360"/>
      </w:tabs>
      <w:suppressAutoHyphens/>
      <w:autoSpaceDE w:val="0"/>
      <w:autoSpaceDN w:val="0"/>
      <w:adjustRightInd w:val="0"/>
      <w:spacing w:line="240" w:lineRule="atLeast"/>
    </w:pPr>
    <w:rPr>
      <w:rFonts w:ascii="Courier" w:hAnsi="Courier"/>
      <w:sz w:val="20"/>
      <w:szCs w:val="20"/>
    </w:rPr>
  </w:style>
  <w:style w:type="paragraph" w:customStyle="1" w:styleId="Level1">
    <w:name w:val="Level 1"/>
    <w:rsid w:val="00406AB5"/>
    <w:pPr>
      <w:autoSpaceDE w:val="0"/>
      <w:autoSpaceDN w:val="0"/>
      <w:adjustRightInd w:val="0"/>
      <w:ind w:left="720"/>
    </w:pPr>
    <w:rPr>
      <w:szCs w:val="24"/>
    </w:rPr>
  </w:style>
  <w:style w:type="paragraph" w:styleId="TOC3">
    <w:name w:val="toc 3"/>
    <w:basedOn w:val="Normal"/>
    <w:next w:val="Normal"/>
    <w:autoRedefine/>
    <w:uiPriority w:val="39"/>
    <w:qFormat/>
    <w:rsid w:val="00E839A5"/>
    <w:pPr>
      <w:ind w:left="480"/>
    </w:pPr>
  </w:style>
  <w:style w:type="paragraph" w:styleId="Header">
    <w:name w:val="header"/>
    <w:basedOn w:val="Normal"/>
    <w:rsid w:val="000B306E"/>
    <w:pPr>
      <w:tabs>
        <w:tab w:val="center" w:pos="4320"/>
        <w:tab w:val="right" w:pos="8640"/>
      </w:tabs>
    </w:pPr>
  </w:style>
  <w:style w:type="character" w:customStyle="1" w:styleId="Citation">
    <w:name w:val="[Citation]"/>
    <w:rsid w:val="00CA6E6B"/>
  </w:style>
  <w:style w:type="paragraph" w:styleId="NormalWeb">
    <w:name w:val="Normal (Web)"/>
    <w:basedOn w:val="Normal"/>
    <w:rsid w:val="009848E7"/>
    <w:pPr>
      <w:spacing w:before="100" w:beforeAutospacing="1" w:after="100" w:afterAutospacing="1"/>
    </w:pPr>
  </w:style>
  <w:style w:type="character" w:customStyle="1" w:styleId="RefList">
    <w:name w:val="[RefList]"/>
    <w:rsid w:val="00EA72C0"/>
  </w:style>
  <w:style w:type="paragraph" w:styleId="BalloonText">
    <w:name w:val="Balloon Text"/>
    <w:basedOn w:val="Normal"/>
    <w:semiHidden/>
    <w:rsid w:val="0040278F"/>
    <w:rPr>
      <w:rFonts w:ascii="Tahoma" w:hAnsi="Tahoma" w:cs="Tahoma"/>
      <w:sz w:val="16"/>
      <w:szCs w:val="16"/>
    </w:rPr>
  </w:style>
  <w:style w:type="paragraph" w:customStyle="1" w:styleId="StyleCaptionBefore0ptAfter0pt">
    <w:name w:val="Style Caption + Before:  0 pt After:  0 pt"/>
    <w:basedOn w:val="Caption"/>
    <w:next w:val="Caption"/>
    <w:rsid w:val="003771BF"/>
    <w:pPr>
      <w:ind w:left="720"/>
    </w:pPr>
    <w:rPr>
      <w:b w:val="0"/>
      <w:bCs w:val="0"/>
      <w:sz w:val="24"/>
    </w:rPr>
  </w:style>
  <w:style w:type="paragraph" w:styleId="Caption">
    <w:name w:val="caption"/>
    <w:basedOn w:val="Normal"/>
    <w:next w:val="Normal"/>
    <w:unhideWhenUsed/>
    <w:qFormat/>
    <w:rsid w:val="0090377D"/>
    <w:pPr>
      <w:spacing w:line="240" w:lineRule="auto"/>
    </w:pPr>
    <w:rPr>
      <w:b/>
      <w:bCs/>
      <w:color w:val="4F81BD" w:themeColor="accent1"/>
      <w:sz w:val="18"/>
      <w:szCs w:val="18"/>
    </w:rPr>
  </w:style>
  <w:style w:type="character" w:styleId="CommentReference">
    <w:name w:val="annotation reference"/>
    <w:basedOn w:val="DefaultParagraphFont"/>
    <w:semiHidden/>
    <w:rsid w:val="00306BBE"/>
    <w:rPr>
      <w:sz w:val="16"/>
      <w:szCs w:val="16"/>
    </w:rPr>
  </w:style>
  <w:style w:type="paragraph" w:styleId="CommentText">
    <w:name w:val="annotation text"/>
    <w:basedOn w:val="Normal"/>
    <w:semiHidden/>
    <w:rsid w:val="00306BBE"/>
    <w:rPr>
      <w:sz w:val="20"/>
      <w:szCs w:val="20"/>
    </w:rPr>
  </w:style>
  <w:style w:type="paragraph" w:styleId="CommentSubject">
    <w:name w:val="annotation subject"/>
    <w:basedOn w:val="CommentText"/>
    <w:next w:val="CommentText"/>
    <w:semiHidden/>
    <w:rsid w:val="00306BBE"/>
    <w:rPr>
      <w:b/>
      <w:bCs/>
    </w:rPr>
  </w:style>
  <w:style w:type="paragraph" w:customStyle="1" w:styleId="Default">
    <w:name w:val="Default"/>
    <w:rsid w:val="000157BF"/>
    <w:pPr>
      <w:autoSpaceDE w:val="0"/>
      <w:autoSpaceDN w:val="0"/>
      <w:adjustRightInd w:val="0"/>
    </w:pPr>
    <w:rPr>
      <w:rFonts w:ascii="Helvetica" w:hAnsi="Helvetica" w:cs="Helvetica"/>
      <w:color w:val="000000"/>
      <w:sz w:val="24"/>
      <w:szCs w:val="24"/>
    </w:rPr>
  </w:style>
  <w:style w:type="paragraph" w:customStyle="1" w:styleId="CM2">
    <w:name w:val="CM2"/>
    <w:basedOn w:val="Default"/>
    <w:next w:val="Default"/>
    <w:rsid w:val="000157BF"/>
    <w:rPr>
      <w:rFonts w:cs="Times New Roman"/>
      <w:color w:val="auto"/>
    </w:rPr>
  </w:style>
  <w:style w:type="paragraph" w:customStyle="1" w:styleId="CM3">
    <w:name w:val="CM3"/>
    <w:basedOn w:val="Default"/>
    <w:next w:val="Default"/>
    <w:rsid w:val="000157BF"/>
    <w:rPr>
      <w:rFonts w:cs="Times New Roman"/>
      <w:color w:val="auto"/>
    </w:rPr>
  </w:style>
  <w:style w:type="paragraph" w:customStyle="1" w:styleId="CM4">
    <w:name w:val="CM4"/>
    <w:basedOn w:val="Default"/>
    <w:next w:val="Default"/>
    <w:rsid w:val="000157BF"/>
    <w:pPr>
      <w:spacing w:line="178" w:lineRule="atLeast"/>
    </w:pPr>
    <w:rPr>
      <w:rFonts w:cs="Times New Roman"/>
      <w:color w:val="auto"/>
    </w:rPr>
  </w:style>
  <w:style w:type="paragraph" w:customStyle="1" w:styleId="CM13">
    <w:name w:val="CM13"/>
    <w:basedOn w:val="Default"/>
    <w:next w:val="Default"/>
    <w:rsid w:val="000157BF"/>
    <w:pPr>
      <w:spacing w:after="80"/>
    </w:pPr>
    <w:rPr>
      <w:rFonts w:cs="Times New Roman"/>
      <w:color w:val="auto"/>
    </w:rPr>
  </w:style>
  <w:style w:type="paragraph" w:customStyle="1" w:styleId="CM12">
    <w:name w:val="CM12"/>
    <w:basedOn w:val="Default"/>
    <w:next w:val="Default"/>
    <w:rsid w:val="000157BF"/>
    <w:pPr>
      <w:spacing w:after="365"/>
    </w:pPr>
    <w:rPr>
      <w:rFonts w:cs="Times New Roman"/>
      <w:color w:val="auto"/>
    </w:rPr>
  </w:style>
  <w:style w:type="paragraph" w:customStyle="1" w:styleId="CM14">
    <w:name w:val="CM14"/>
    <w:basedOn w:val="Default"/>
    <w:next w:val="Default"/>
    <w:rsid w:val="000157BF"/>
    <w:pPr>
      <w:spacing w:after="150"/>
    </w:pPr>
    <w:rPr>
      <w:rFonts w:cs="Times New Roman"/>
      <w:color w:val="auto"/>
    </w:rPr>
  </w:style>
  <w:style w:type="paragraph" w:styleId="HTMLPreformatted">
    <w:name w:val="HTML Preformatted"/>
    <w:basedOn w:val="Normal"/>
    <w:rsid w:val="00740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Strong">
    <w:name w:val="Strong"/>
    <w:basedOn w:val="DefaultParagraphFont"/>
    <w:qFormat/>
    <w:rsid w:val="0090377D"/>
    <w:rPr>
      <w:b/>
      <w:bCs/>
    </w:rPr>
  </w:style>
  <w:style w:type="paragraph" w:customStyle="1" w:styleId="Text">
    <w:name w:val="Text"/>
    <w:basedOn w:val="Normal"/>
    <w:link w:val="TextChar"/>
    <w:rsid w:val="00813103"/>
    <w:pPr>
      <w:spacing w:before="240"/>
    </w:pPr>
  </w:style>
  <w:style w:type="character" w:customStyle="1" w:styleId="TextChar">
    <w:name w:val="Text Char"/>
    <w:basedOn w:val="DefaultParagraphFont"/>
    <w:link w:val="Text"/>
    <w:rsid w:val="00813103"/>
    <w:rPr>
      <w:rFonts w:ascii="Arial" w:hAnsi="Arial"/>
      <w:sz w:val="22"/>
      <w:szCs w:val="24"/>
      <w:lang w:val="en-US" w:eastAsia="en-US" w:bidi="ar-SA"/>
    </w:rPr>
  </w:style>
  <w:style w:type="paragraph" w:styleId="ListParagraph">
    <w:name w:val="List Paragraph"/>
    <w:basedOn w:val="Normal"/>
    <w:uiPriority w:val="34"/>
    <w:qFormat/>
    <w:rsid w:val="0090377D"/>
    <w:pPr>
      <w:ind w:left="720"/>
      <w:contextualSpacing/>
    </w:pPr>
  </w:style>
  <w:style w:type="paragraph" w:styleId="Title">
    <w:name w:val="Title"/>
    <w:basedOn w:val="Normal"/>
    <w:next w:val="Normal"/>
    <w:link w:val="TitleChar"/>
    <w:uiPriority w:val="10"/>
    <w:qFormat/>
    <w:rsid w:val="0090377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0377D"/>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90377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0377D"/>
    <w:rPr>
      <w:rFonts w:asciiTheme="majorHAnsi" w:eastAsiaTheme="majorEastAsia" w:hAnsiTheme="majorHAnsi" w:cstheme="majorBidi"/>
      <w:i/>
      <w:iCs/>
      <w:color w:val="4F81BD" w:themeColor="accent1"/>
      <w:spacing w:val="15"/>
      <w:sz w:val="24"/>
      <w:szCs w:val="24"/>
    </w:rPr>
  </w:style>
  <w:style w:type="character" w:styleId="Emphasis">
    <w:name w:val="Emphasis"/>
    <w:basedOn w:val="DefaultParagraphFont"/>
    <w:uiPriority w:val="20"/>
    <w:qFormat/>
    <w:rsid w:val="0090377D"/>
    <w:rPr>
      <w:i/>
      <w:iCs/>
    </w:rPr>
  </w:style>
  <w:style w:type="paragraph" w:styleId="NoSpacing">
    <w:name w:val="No Spacing"/>
    <w:uiPriority w:val="1"/>
    <w:qFormat/>
    <w:rsid w:val="0090377D"/>
    <w:pPr>
      <w:spacing w:after="0" w:line="240" w:lineRule="auto"/>
    </w:pPr>
  </w:style>
  <w:style w:type="paragraph" w:styleId="Quote">
    <w:name w:val="Quote"/>
    <w:basedOn w:val="Normal"/>
    <w:next w:val="Normal"/>
    <w:link w:val="QuoteChar"/>
    <w:uiPriority w:val="29"/>
    <w:qFormat/>
    <w:rsid w:val="0090377D"/>
    <w:rPr>
      <w:i/>
      <w:iCs/>
      <w:color w:val="000000" w:themeColor="text1"/>
    </w:rPr>
  </w:style>
  <w:style w:type="character" w:customStyle="1" w:styleId="QuoteChar">
    <w:name w:val="Quote Char"/>
    <w:basedOn w:val="DefaultParagraphFont"/>
    <w:link w:val="Quote"/>
    <w:uiPriority w:val="29"/>
    <w:rsid w:val="0090377D"/>
    <w:rPr>
      <w:i/>
      <w:iCs/>
      <w:color w:val="000000" w:themeColor="text1"/>
    </w:rPr>
  </w:style>
  <w:style w:type="paragraph" w:styleId="IntenseQuote">
    <w:name w:val="Intense Quote"/>
    <w:basedOn w:val="Normal"/>
    <w:next w:val="Normal"/>
    <w:link w:val="IntenseQuoteChar"/>
    <w:uiPriority w:val="30"/>
    <w:qFormat/>
    <w:rsid w:val="0090377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0377D"/>
    <w:rPr>
      <w:b/>
      <w:bCs/>
      <w:i/>
      <w:iCs/>
      <w:color w:val="4F81BD" w:themeColor="accent1"/>
    </w:rPr>
  </w:style>
  <w:style w:type="character" w:styleId="SubtleEmphasis">
    <w:name w:val="Subtle Emphasis"/>
    <w:basedOn w:val="DefaultParagraphFont"/>
    <w:uiPriority w:val="19"/>
    <w:qFormat/>
    <w:rsid w:val="0090377D"/>
    <w:rPr>
      <w:i/>
      <w:iCs/>
      <w:color w:val="808080" w:themeColor="text1" w:themeTint="7F"/>
    </w:rPr>
  </w:style>
  <w:style w:type="character" w:styleId="IntenseEmphasis">
    <w:name w:val="Intense Emphasis"/>
    <w:basedOn w:val="DefaultParagraphFont"/>
    <w:uiPriority w:val="21"/>
    <w:qFormat/>
    <w:rsid w:val="0090377D"/>
    <w:rPr>
      <w:b/>
      <w:bCs/>
      <w:i/>
      <w:iCs/>
      <w:color w:val="4F81BD" w:themeColor="accent1"/>
    </w:rPr>
  </w:style>
  <w:style w:type="character" w:styleId="SubtleReference">
    <w:name w:val="Subtle Reference"/>
    <w:basedOn w:val="DefaultParagraphFont"/>
    <w:uiPriority w:val="31"/>
    <w:qFormat/>
    <w:rsid w:val="0090377D"/>
    <w:rPr>
      <w:smallCaps/>
      <w:color w:val="C0504D" w:themeColor="accent2"/>
      <w:u w:val="single"/>
    </w:rPr>
  </w:style>
  <w:style w:type="character" w:styleId="IntenseReference">
    <w:name w:val="Intense Reference"/>
    <w:basedOn w:val="DefaultParagraphFont"/>
    <w:uiPriority w:val="32"/>
    <w:qFormat/>
    <w:rsid w:val="0090377D"/>
    <w:rPr>
      <w:b/>
      <w:bCs/>
      <w:smallCaps/>
      <w:color w:val="C0504D" w:themeColor="accent2"/>
      <w:spacing w:val="5"/>
      <w:u w:val="single"/>
    </w:rPr>
  </w:style>
  <w:style w:type="character" w:styleId="BookTitle">
    <w:name w:val="Book Title"/>
    <w:basedOn w:val="DefaultParagraphFont"/>
    <w:uiPriority w:val="33"/>
    <w:qFormat/>
    <w:rsid w:val="0090377D"/>
    <w:rPr>
      <w:b/>
      <w:bCs/>
      <w:smallCaps/>
      <w:spacing w:val="5"/>
    </w:rPr>
  </w:style>
  <w:style w:type="paragraph" w:styleId="TOCHeading">
    <w:name w:val="TOC Heading"/>
    <w:basedOn w:val="Heading1"/>
    <w:next w:val="Normal"/>
    <w:uiPriority w:val="39"/>
    <w:semiHidden/>
    <w:unhideWhenUsed/>
    <w:qFormat/>
    <w:rsid w:val="0090377D"/>
    <w:pPr>
      <w:outlineLvl w:val="9"/>
    </w:pPr>
  </w:style>
  <w:style w:type="character" w:customStyle="1" w:styleId="FooterChar">
    <w:name w:val="Footer Char"/>
    <w:basedOn w:val="DefaultParagraphFont"/>
    <w:link w:val="Footer"/>
    <w:uiPriority w:val="99"/>
    <w:rsid w:val="002C2617"/>
    <w:rPr>
      <w:sz w:val="20"/>
      <w:szCs w:val="20"/>
      <w:lang w:val="en-GB"/>
    </w:rPr>
  </w:style>
  <w:style w:type="character" w:styleId="FollowedHyperlink">
    <w:name w:val="FollowedHyperlink"/>
    <w:basedOn w:val="DefaultParagraphFont"/>
    <w:rsid w:val="001B6DB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100907">
      <w:bodyDiv w:val="1"/>
      <w:marLeft w:val="0"/>
      <w:marRight w:val="0"/>
      <w:marTop w:val="0"/>
      <w:marBottom w:val="0"/>
      <w:divBdr>
        <w:top w:val="none" w:sz="0" w:space="0" w:color="auto"/>
        <w:left w:val="none" w:sz="0" w:space="0" w:color="auto"/>
        <w:bottom w:val="none" w:sz="0" w:space="0" w:color="auto"/>
        <w:right w:val="none" w:sz="0" w:space="0" w:color="auto"/>
      </w:divBdr>
    </w:div>
    <w:div w:id="1688018767">
      <w:bodyDiv w:val="1"/>
      <w:marLeft w:val="0"/>
      <w:marRight w:val="0"/>
      <w:marTop w:val="0"/>
      <w:marBottom w:val="0"/>
      <w:divBdr>
        <w:top w:val="none" w:sz="0" w:space="0" w:color="auto"/>
        <w:left w:val="none" w:sz="0" w:space="0" w:color="auto"/>
        <w:bottom w:val="none" w:sz="0" w:space="0" w:color="auto"/>
        <w:right w:val="none" w:sz="0" w:space="0" w:color="auto"/>
      </w:divBdr>
    </w:div>
    <w:div w:id="2105491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hyperlink" Target="http://www.cdc.gov/NIOSH/NORA/"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B281B8-7DBA-4CE3-A781-DB62995C1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6</Pages>
  <Words>6240</Words>
  <Characters>51925</Characters>
  <Application>Microsoft Office Word</Application>
  <DocSecurity>0</DocSecurity>
  <Lines>432</Lines>
  <Paragraphs>116</Paragraphs>
  <ScaleCrop>false</ScaleCrop>
  <HeadingPairs>
    <vt:vector size="2" baseType="variant">
      <vt:variant>
        <vt:lpstr>Title</vt:lpstr>
      </vt:variant>
      <vt:variant>
        <vt:i4>1</vt:i4>
      </vt:variant>
    </vt:vector>
  </HeadingPairs>
  <TitlesOfParts>
    <vt:vector size="1" baseType="lpstr">
      <vt:lpstr>Aerosol Generation by Cough OMB Approval</vt:lpstr>
    </vt:vector>
  </TitlesOfParts>
  <Company>CDC - NIOSH - MGTN</Company>
  <LinksUpToDate>false</LinksUpToDate>
  <CharactersWithSpaces>58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erosol Generation by Cough OMB Approval</dc:title>
  <dc:creator>wdl7</dc:creator>
  <cp:lastModifiedBy>CDC User</cp:lastModifiedBy>
  <cp:revision>11</cp:revision>
  <cp:lastPrinted>2007-11-14T20:42:00Z</cp:lastPrinted>
  <dcterms:created xsi:type="dcterms:W3CDTF">2014-04-28T20:22:00Z</dcterms:created>
  <dcterms:modified xsi:type="dcterms:W3CDTF">2014-05-02T15:41:00Z</dcterms:modified>
</cp:coreProperties>
</file>